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2"/>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FD4465" w:rsidRDefault="000B7183">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3792342" w:history="1">
            <w:r w:rsidR="00FD4465" w:rsidRPr="00831CDE">
              <w:rPr>
                <w:rStyle w:val="Hyperlink"/>
                <w:noProof/>
              </w:rPr>
              <w:t>1. Introduction</w:t>
            </w:r>
            <w:r w:rsidR="00FD4465">
              <w:rPr>
                <w:noProof/>
                <w:webHidden/>
              </w:rPr>
              <w:tab/>
            </w:r>
            <w:r w:rsidR="00FD4465">
              <w:rPr>
                <w:noProof/>
                <w:webHidden/>
              </w:rPr>
              <w:fldChar w:fldCharType="begin"/>
            </w:r>
            <w:r w:rsidR="00FD4465">
              <w:rPr>
                <w:noProof/>
                <w:webHidden/>
              </w:rPr>
              <w:instrText xml:space="preserve"> PAGEREF _Toc353792342 \h </w:instrText>
            </w:r>
            <w:r w:rsidR="00FD4465">
              <w:rPr>
                <w:noProof/>
                <w:webHidden/>
              </w:rPr>
            </w:r>
            <w:r w:rsidR="00FD4465">
              <w:rPr>
                <w:noProof/>
                <w:webHidden/>
              </w:rPr>
              <w:fldChar w:fldCharType="separate"/>
            </w:r>
            <w:r w:rsidR="00FD4465">
              <w:rPr>
                <w:noProof/>
                <w:webHidden/>
              </w:rPr>
              <w:t>1</w:t>
            </w:r>
            <w:r w:rsidR="00FD4465">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43" w:history="1">
            <w:r w:rsidRPr="00831CDE">
              <w:rPr>
                <w:rStyle w:val="Hyperlink"/>
                <w:noProof/>
              </w:rPr>
              <w:t>2. Industrial Mobile Manipulation</w:t>
            </w:r>
            <w:r>
              <w:rPr>
                <w:noProof/>
                <w:webHidden/>
              </w:rPr>
              <w:tab/>
            </w:r>
            <w:r>
              <w:rPr>
                <w:noProof/>
                <w:webHidden/>
              </w:rPr>
              <w:fldChar w:fldCharType="begin"/>
            </w:r>
            <w:r>
              <w:rPr>
                <w:noProof/>
                <w:webHidden/>
              </w:rPr>
              <w:instrText xml:space="preserve"> PAGEREF _Toc353792343 \h </w:instrText>
            </w:r>
            <w:r>
              <w:rPr>
                <w:noProof/>
                <w:webHidden/>
              </w:rPr>
            </w:r>
            <w:r>
              <w:rPr>
                <w:noProof/>
                <w:webHidden/>
              </w:rPr>
              <w:fldChar w:fldCharType="separate"/>
            </w:r>
            <w:r>
              <w:rPr>
                <w:noProof/>
                <w:webHidden/>
              </w:rPr>
              <w:t>3</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44" w:history="1">
            <w:r w:rsidRPr="00831CDE">
              <w:rPr>
                <w:rStyle w:val="Hyperlink"/>
                <w:noProof/>
              </w:rPr>
              <w:t>3. ABBY - System Design</w:t>
            </w:r>
            <w:r>
              <w:rPr>
                <w:noProof/>
                <w:webHidden/>
              </w:rPr>
              <w:tab/>
            </w:r>
            <w:r>
              <w:rPr>
                <w:noProof/>
                <w:webHidden/>
              </w:rPr>
              <w:fldChar w:fldCharType="begin"/>
            </w:r>
            <w:r>
              <w:rPr>
                <w:noProof/>
                <w:webHidden/>
              </w:rPr>
              <w:instrText xml:space="preserve"> PAGEREF _Toc353792344 \h </w:instrText>
            </w:r>
            <w:r>
              <w:rPr>
                <w:noProof/>
                <w:webHidden/>
              </w:rPr>
            </w:r>
            <w:r>
              <w:rPr>
                <w:noProof/>
                <w:webHidden/>
              </w:rPr>
              <w:fldChar w:fldCharType="separate"/>
            </w:r>
            <w:r>
              <w:rPr>
                <w:noProof/>
                <w:webHidden/>
              </w:rPr>
              <w:t>6</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45" w:history="1">
            <w:r w:rsidRPr="00831CDE">
              <w:rPr>
                <w:rStyle w:val="Hyperlink"/>
                <w:noProof/>
              </w:rPr>
              <w:t>3.1 Invacare Ranger Wheelchair Base</w:t>
            </w:r>
            <w:r>
              <w:rPr>
                <w:noProof/>
                <w:webHidden/>
              </w:rPr>
              <w:tab/>
            </w:r>
            <w:r>
              <w:rPr>
                <w:noProof/>
                <w:webHidden/>
              </w:rPr>
              <w:fldChar w:fldCharType="begin"/>
            </w:r>
            <w:r>
              <w:rPr>
                <w:noProof/>
                <w:webHidden/>
              </w:rPr>
              <w:instrText xml:space="preserve"> PAGEREF _Toc353792345 \h </w:instrText>
            </w:r>
            <w:r>
              <w:rPr>
                <w:noProof/>
                <w:webHidden/>
              </w:rPr>
            </w:r>
            <w:r>
              <w:rPr>
                <w:noProof/>
                <w:webHidden/>
              </w:rPr>
              <w:fldChar w:fldCharType="separate"/>
            </w:r>
            <w:r>
              <w:rPr>
                <w:noProof/>
                <w:webHidden/>
              </w:rPr>
              <w:t>6</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46" w:history="1">
            <w:r w:rsidRPr="00831CDE">
              <w:rPr>
                <w:rStyle w:val="Hyperlink"/>
                <w:noProof/>
              </w:rPr>
              <w:t>3.2 ABB IRB-120 Robotic Arm</w:t>
            </w:r>
            <w:r>
              <w:rPr>
                <w:noProof/>
                <w:webHidden/>
              </w:rPr>
              <w:tab/>
            </w:r>
            <w:r>
              <w:rPr>
                <w:noProof/>
                <w:webHidden/>
              </w:rPr>
              <w:fldChar w:fldCharType="begin"/>
            </w:r>
            <w:r>
              <w:rPr>
                <w:noProof/>
                <w:webHidden/>
              </w:rPr>
              <w:instrText xml:space="preserve"> PAGEREF _Toc353792346 \h </w:instrText>
            </w:r>
            <w:r>
              <w:rPr>
                <w:noProof/>
                <w:webHidden/>
              </w:rPr>
            </w:r>
            <w:r>
              <w:rPr>
                <w:noProof/>
                <w:webHidden/>
              </w:rPr>
              <w:fldChar w:fldCharType="separate"/>
            </w:r>
            <w:r>
              <w:rPr>
                <w:noProof/>
                <w:webHidden/>
              </w:rPr>
              <w:t>7</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47" w:history="1">
            <w:r w:rsidRPr="00831CDE">
              <w:rPr>
                <w:rStyle w:val="Hyperlink"/>
                <w:noProof/>
              </w:rPr>
              <w:t>3.3 End Effector</w:t>
            </w:r>
            <w:r>
              <w:rPr>
                <w:noProof/>
                <w:webHidden/>
              </w:rPr>
              <w:tab/>
            </w:r>
            <w:r>
              <w:rPr>
                <w:noProof/>
                <w:webHidden/>
              </w:rPr>
              <w:fldChar w:fldCharType="begin"/>
            </w:r>
            <w:r>
              <w:rPr>
                <w:noProof/>
                <w:webHidden/>
              </w:rPr>
              <w:instrText xml:space="preserve"> PAGEREF _Toc353792347 \h </w:instrText>
            </w:r>
            <w:r>
              <w:rPr>
                <w:noProof/>
                <w:webHidden/>
              </w:rPr>
            </w:r>
            <w:r>
              <w:rPr>
                <w:noProof/>
                <w:webHidden/>
              </w:rPr>
              <w:fldChar w:fldCharType="separate"/>
            </w:r>
            <w:r>
              <w:rPr>
                <w:noProof/>
                <w:webHidden/>
              </w:rPr>
              <w:t>8</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48" w:history="1">
            <w:r w:rsidRPr="00831CDE">
              <w:rPr>
                <w:rStyle w:val="Hyperlink"/>
                <w:noProof/>
              </w:rPr>
              <w:t>3.4 Custom Frame Design</w:t>
            </w:r>
            <w:r>
              <w:rPr>
                <w:noProof/>
                <w:webHidden/>
              </w:rPr>
              <w:tab/>
            </w:r>
            <w:r>
              <w:rPr>
                <w:noProof/>
                <w:webHidden/>
              </w:rPr>
              <w:fldChar w:fldCharType="begin"/>
            </w:r>
            <w:r>
              <w:rPr>
                <w:noProof/>
                <w:webHidden/>
              </w:rPr>
              <w:instrText xml:space="preserve"> PAGEREF _Toc353792348 \h </w:instrText>
            </w:r>
            <w:r>
              <w:rPr>
                <w:noProof/>
                <w:webHidden/>
              </w:rPr>
            </w:r>
            <w:r>
              <w:rPr>
                <w:noProof/>
                <w:webHidden/>
              </w:rPr>
              <w:fldChar w:fldCharType="separate"/>
            </w:r>
            <w:r>
              <w:rPr>
                <w:noProof/>
                <w:webHidden/>
              </w:rPr>
              <w:t>10</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49" w:history="1">
            <w:r w:rsidRPr="00831CDE">
              <w:rPr>
                <w:rStyle w:val="Hyperlink"/>
                <w:noProof/>
              </w:rPr>
              <w:t>3.5 Power</w:t>
            </w:r>
            <w:r>
              <w:rPr>
                <w:noProof/>
                <w:webHidden/>
              </w:rPr>
              <w:tab/>
            </w:r>
            <w:r>
              <w:rPr>
                <w:noProof/>
                <w:webHidden/>
              </w:rPr>
              <w:fldChar w:fldCharType="begin"/>
            </w:r>
            <w:r>
              <w:rPr>
                <w:noProof/>
                <w:webHidden/>
              </w:rPr>
              <w:instrText xml:space="preserve"> PAGEREF _Toc353792349 \h </w:instrText>
            </w:r>
            <w:r>
              <w:rPr>
                <w:noProof/>
                <w:webHidden/>
              </w:rPr>
            </w:r>
            <w:r>
              <w:rPr>
                <w:noProof/>
                <w:webHidden/>
              </w:rPr>
              <w:fldChar w:fldCharType="separate"/>
            </w:r>
            <w:r>
              <w:rPr>
                <w:noProof/>
                <w:webHidden/>
              </w:rPr>
              <w:t>13</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0" w:history="1">
            <w:r w:rsidRPr="00831CDE">
              <w:rPr>
                <w:rStyle w:val="Hyperlink"/>
                <w:noProof/>
              </w:rPr>
              <w:t>3.6 Sensors</w:t>
            </w:r>
            <w:r>
              <w:rPr>
                <w:noProof/>
                <w:webHidden/>
              </w:rPr>
              <w:tab/>
            </w:r>
            <w:r>
              <w:rPr>
                <w:noProof/>
                <w:webHidden/>
              </w:rPr>
              <w:fldChar w:fldCharType="begin"/>
            </w:r>
            <w:r>
              <w:rPr>
                <w:noProof/>
                <w:webHidden/>
              </w:rPr>
              <w:instrText xml:space="preserve"> PAGEREF _Toc353792350 \h </w:instrText>
            </w:r>
            <w:r>
              <w:rPr>
                <w:noProof/>
                <w:webHidden/>
              </w:rPr>
            </w:r>
            <w:r>
              <w:rPr>
                <w:noProof/>
                <w:webHidden/>
              </w:rPr>
              <w:fldChar w:fldCharType="separate"/>
            </w:r>
            <w:r>
              <w:rPr>
                <w:noProof/>
                <w:webHidden/>
              </w:rPr>
              <w:t>16</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1" w:history="1">
            <w:r w:rsidRPr="00831CDE">
              <w:rPr>
                <w:rStyle w:val="Hyperlink"/>
                <w:noProof/>
              </w:rPr>
              <w:t>3.7 Computing Hardware</w:t>
            </w:r>
            <w:r>
              <w:rPr>
                <w:noProof/>
                <w:webHidden/>
              </w:rPr>
              <w:tab/>
            </w:r>
            <w:r>
              <w:rPr>
                <w:noProof/>
                <w:webHidden/>
              </w:rPr>
              <w:fldChar w:fldCharType="begin"/>
            </w:r>
            <w:r>
              <w:rPr>
                <w:noProof/>
                <w:webHidden/>
              </w:rPr>
              <w:instrText xml:space="preserve"> PAGEREF _Toc353792351 \h </w:instrText>
            </w:r>
            <w:r>
              <w:rPr>
                <w:noProof/>
                <w:webHidden/>
              </w:rPr>
            </w:r>
            <w:r>
              <w:rPr>
                <w:noProof/>
                <w:webHidden/>
              </w:rPr>
              <w:fldChar w:fldCharType="separate"/>
            </w:r>
            <w:r>
              <w:rPr>
                <w:noProof/>
                <w:webHidden/>
              </w:rPr>
              <w:t>18</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2" w:history="1">
            <w:r w:rsidRPr="00831CDE">
              <w:rPr>
                <w:rStyle w:val="Hyperlink"/>
                <w:noProof/>
              </w:rPr>
              <w:t>3.8 Robot Operating System</w:t>
            </w:r>
            <w:r>
              <w:rPr>
                <w:noProof/>
                <w:webHidden/>
              </w:rPr>
              <w:tab/>
            </w:r>
            <w:r>
              <w:rPr>
                <w:noProof/>
                <w:webHidden/>
              </w:rPr>
              <w:fldChar w:fldCharType="begin"/>
            </w:r>
            <w:r>
              <w:rPr>
                <w:noProof/>
                <w:webHidden/>
              </w:rPr>
              <w:instrText xml:space="preserve"> PAGEREF _Toc353792352 \h </w:instrText>
            </w:r>
            <w:r>
              <w:rPr>
                <w:noProof/>
                <w:webHidden/>
              </w:rPr>
            </w:r>
            <w:r>
              <w:rPr>
                <w:noProof/>
                <w:webHidden/>
              </w:rPr>
              <w:fldChar w:fldCharType="separate"/>
            </w:r>
            <w:r>
              <w:rPr>
                <w:noProof/>
                <w:webHidden/>
              </w:rPr>
              <w:t>21</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53" w:history="1">
            <w:r w:rsidRPr="00831CDE">
              <w:rPr>
                <w:rStyle w:val="Hyperlink"/>
                <w:noProof/>
              </w:rPr>
              <w:t>The Robot Model</w:t>
            </w:r>
            <w:r>
              <w:rPr>
                <w:noProof/>
                <w:webHidden/>
              </w:rPr>
              <w:tab/>
            </w:r>
            <w:r>
              <w:rPr>
                <w:noProof/>
                <w:webHidden/>
              </w:rPr>
              <w:fldChar w:fldCharType="begin"/>
            </w:r>
            <w:r>
              <w:rPr>
                <w:noProof/>
                <w:webHidden/>
              </w:rPr>
              <w:instrText xml:space="preserve"> PAGEREF _Toc353792353 \h </w:instrText>
            </w:r>
            <w:r>
              <w:rPr>
                <w:noProof/>
                <w:webHidden/>
              </w:rPr>
            </w:r>
            <w:r>
              <w:rPr>
                <w:noProof/>
                <w:webHidden/>
              </w:rPr>
              <w:fldChar w:fldCharType="separate"/>
            </w:r>
            <w:r>
              <w:rPr>
                <w:noProof/>
                <w:webHidden/>
              </w:rPr>
              <w:t>23</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4" w:history="1">
            <w:r w:rsidRPr="00831CDE">
              <w:rPr>
                <w:rStyle w:val="Hyperlink"/>
                <w:noProof/>
              </w:rPr>
              <w:t>3.9 Hardware Drivers</w:t>
            </w:r>
            <w:r>
              <w:rPr>
                <w:noProof/>
                <w:webHidden/>
              </w:rPr>
              <w:tab/>
            </w:r>
            <w:r>
              <w:rPr>
                <w:noProof/>
                <w:webHidden/>
              </w:rPr>
              <w:fldChar w:fldCharType="begin"/>
            </w:r>
            <w:r>
              <w:rPr>
                <w:noProof/>
                <w:webHidden/>
              </w:rPr>
              <w:instrText xml:space="preserve"> PAGEREF _Toc353792354 \h </w:instrText>
            </w:r>
            <w:r>
              <w:rPr>
                <w:noProof/>
                <w:webHidden/>
              </w:rPr>
            </w:r>
            <w:r>
              <w:rPr>
                <w:noProof/>
                <w:webHidden/>
              </w:rPr>
              <w:fldChar w:fldCharType="separate"/>
            </w:r>
            <w:r>
              <w:rPr>
                <w:noProof/>
                <w:webHidden/>
              </w:rPr>
              <w:t>25</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55" w:history="1">
            <w:r w:rsidRPr="00831CDE">
              <w:rPr>
                <w:rStyle w:val="Hyperlink"/>
                <w:noProof/>
              </w:rPr>
              <w:t>4. Experimental Software</w:t>
            </w:r>
            <w:r>
              <w:rPr>
                <w:noProof/>
                <w:webHidden/>
              </w:rPr>
              <w:tab/>
            </w:r>
            <w:r>
              <w:rPr>
                <w:noProof/>
                <w:webHidden/>
              </w:rPr>
              <w:fldChar w:fldCharType="begin"/>
            </w:r>
            <w:r>
              <w:rPr>
                <w:noProof/>
                <w:webHidden/>
              </w:rPr>
              <w:instrText xml:space="preserve"> PAGEREF _Toc353792355 \h </w:instrText>
            </w:r>
            <w:r>
              <w:rPr>
                <w:noProof/>
                <w:webHidden/>
              </w:rPr>
            </w:r>
            <w:r>
              <w:rPr>
                <w:noProof/>
                <w:webHidden/>
              </w:rPr>
              <w:fldChar w:fldCharType="separate"/>
            </w:r>
            <w:r>
              <w:rPr>
                <w:noProof/>
                <w:webHidden/>
              </w:rPr>
              <w:t>29</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6" w:history="1">
            <w:r w:rsidRPr="00831CDE">
              <w:rPr>
                <w:rStyle w:val="Hyperlink"/>
                <w:noProof/>
              </w:rPr>
              <w:t>4.1 Mobile Base Planning</w:t>
            </w:r>
            <w:r>
              <w:rPr>
                <w:noProof/>
                <w:webHidden/>
              </w:rPr>
              <w:tab/>
            </w:r>
            <w:r>
              <w:rPr>
                <w:noProof/>
                <w:webHidden/>
              </w:rPr>
              <w:fldChar w:fldCharType="begin"/>
            </w:r>
            <w:r>
              <w:rPr>
                <w:noProof/>
                <w:webHidden/>
              </w:rPr>
              <w:instrText xml:space="preserve"> PAGEREF _Toc353792356 \h </w:instrText>
            </w:r>
            <w:r>
              <w:rPr>
                <w:noProof/>
                <w:webHidden/>
              </w:rPr>
            </w:r>
            <w:r>
              <w:rPr>
                <w:noProof/>
                <w:webHidden/>
              </w:rPr>
              <w:fldChar w:fldCharType="separate"/>
            </w:r>
            <w:r>
              <w:rPr>
                <w:noProof/>
                <w:webHidden/>
              </w:rPr>
              <w:t>29</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57" w:history="1">
            <w:r w:rsidRPr="00831CDE">
              <w:rPr>
                <w:rStyle w:val="Hyperlink"/>
                <w:noProof/>
              </w:rPr>
              <w:t>Localization</w:t>
            </w:r>
            <w:r>
              <w:rPr>
                <w:noProof/>
                <w:webHidden/>
              </w:rPr>
              <w:tab/>
            </w:r>
            <w:r>
              <w:rPr>
                <w:noProof/>
                <w:webHidden/>
              </w:rPr>
              <w:fldChar w:fldCharType="begin"/>
            </w:r>
            <w:r>
              <w:rPr>
                <w:noProof/>
                <w:webHidden/>
              </w:rPr>
              <w:instrText xml:space="preserve"> PAGEREF _Toc353792357 \h </w:instrText>
            </w:r>
            <w:r>
              <w:rPr>
                <w:noProof/>
                <w:webHidden/>
              </w:rPr>
            </w:r>
            <w:r>
              <w:rPr>
                <w:noProof/>
                <w:webHidden/>
              </w:rPr>
              <w:fldChar w:fldCharType="separate"/>
            </w:r>
            <w:r>
              <w:rPr>
                <w:noProof/>
                <w:webHidden/>
              </w:rPr>
              <w:t>29</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58" w:history="1">
            <w:r w:rsidRPr="00831CDE">
              <w:rPr>
                <w:rStyle w:val="Hyperlink"/>
                <w:noProof/>
              </w:rPr>
              <w:t>Mobile Base Trajectory Planning</w:t>
            </w:r>
            <w:r>
              <w:rPr>
                <w:noProof/>
                <w:webHidden/>
              </w:rPr>
              <w:tab/>
            </w:r>
            <w:r>
              <w:rPr>
                <w:noProof/>
                <w:webHidden/>
              </w:rPr>
              <w:fldChar w:fldCharType="begin"/>
            </w:r>
            <w:r>
              <w:rPr>
                <w:noProof/>
                <w:webHidden/>
              </w:rPr>
              <w:instrText xml:space="preserve"> PAGEREF _Toc353792358 \h </w:instrText>
            </w:r>
            <w:r>
              <w:rPr>
                <w:noProof/>
                <w:webHidden/>
              </w:rPr>
            </w:r>
            <w:r>
              <w:rPr>
                <w:noProof/>
                <w:webHidden/>
              </w:rPr>
              <w:fldChar w:fldCharType="separate"/>
            </w:r>
            <w:r>
              <w:rPr>
                <w:noProof/>
                <w:webHidden/>
              </w:rPr>
              <w:t>35</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59" w:history="1">
            <w:r w:rsidRPr="00831CDE">
              <w:rPr>
                <w:rStyle w:val="Hyperlink"/>
                <w:noProof/>
              </w:rPr>
              <w:t>4.2 Inverse Kinematics solver</w:t>
            </w:r>
            <w:r>
              <w:rPr>
                <w:noProof/>
                <w:webHidden/>
              </w:rPr>
              <w:tab/>
            </w:r>
            <w:r>
              <w:rPr>
                <w:noProof/>
                <w:webHidden/>
              </w:rPr>
              <w:fldChar w:fldCharType="begin"/>
            </w:r>
            <w:r>
              <w:rPr>
                <w:noProof/>
                <w:webHidden/>
              </w:rPr>
              <w:instrText xml:space="preserve"> PAGEREF _Toc353792359 \h </w:instrText>
            </w:r>
            <w:r>
              <w:rPr>
                <w:noProof/>
                <w:webHidden/>
              </w:rPr>
            </w:r>
            <w:r>
              <w:rPr>
                <w:noProof/>
                <w:webHidden/>
              </w:rPr>
              <w:fldChar w:fldCharType="separate"/>
            </w:r>
            <w:r>
              <w:rPr>
                <w:noProof/>
                <w:webHidden/>
              </w:rPr>
              <w:t>37</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60" w:history="1">
            <w:r w:rsidRPr="00831CDE">
              <w:rPr>
                <w:rStyle w:val="Hyperlink"/>
                <w:noProof/>
              </w:rPr>
              <w:t>4.3 Arm Navigation</w:t>
            </w:r>
            <w:r>
              <w:rPr>
                <w:noProof/>
                <w:webHidden/>
              </w:rPr>
              <w:tab/>
            </w:r>
            <w:r>
              <w:rPr>
                <w:noProof/>
                <w:webHidden/>
              </w:rPr>
              <w:fldChar w:fldCharType="begin"/>
            </w:r>
            <w:r>
              <w:rPr>
                <w:noProof/>
                <w:webHidden/>
              </w:rPr>
              <w:instrText xml:space="preserve"> PAGEREF _Toc353792360 \h </w:instrText>
            </w:r>
            <w:r>
              <w:rPr>
                <w:noProof/>
                <w:webHidden/>
              </w:rPr>
            </w:r>
            <w:r>
              <w:rPr>
                <w:noProof/>
                <w:webHidden/>
              </w:rPr>
              <w:fldChar w:fldCharType="separate"/>
            </w:r>
            <w:r>
              <w:rPr>
                <w:noProof/>
                <w:webHidden/>
              </w:rPr>
              <w:t>39</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61" w:history="1">
            <w:r w:rsidRPr="00831CDE">
              <w:rPr>
                <w:rStyle w:val="Hyperlink"/>
                <w:noProof/>
              </w:rPr>
              <w:t>Collision Detection</w:t>
            </w:r>
            <w:r>
              <w:rPr>
                <w:noProof/>
                <w:webHidden/>
              </w:rPr>
              <w:tab/>
            </w:r>
            <w:r>
              <w:rPr>
                <w:noProof/>
                <w:webHidden/>
              </w:rPr>
              <w:fldChar w:fldCharType="begin"/>
            </w:r>
            <w:r>
              <w:rPr>
                <w:noProof/>
                <w:webHidden/>
              </w:rPr>
              <w:instrText xml:space="preserve"> PAGEREF _Toc353792361 \h </w:instrText>
            </w:r>
            <w:r>
              <w:rPr>
                <w:noProof/>
                <w:webHidden/>
              </w:rPr>
            </w:r>
            <w:r>
              <w:rPr>
                <w:noProof/>
                <w:webHidden/>
              </w:rPr>
              <w:fldChar w:fldCharType="separate"/>
            </w:r>
            <w:r>
              <w:rPr>
                <w:noProof/>
                <w:webHidden/>
              </w:rPr>
              <w:t>40</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62" w:history="1">
            <w:r w:rsidRPr="00831CDE">
              <w:rPr>
                <w:rStyle w:val="Hyperlink"/>
                <w:noProof/>
              </w:rPr>
              <w:t>Kinect Data Filtering</w:t>
            </w:r>
            <w:r>
              <w:rPr>
                <w:noProof/>
                <w:webHidden/>
              </w:rPr>
              <w:tab/>
            </w:r>
            <w:r>
              <w:rPr>
                <w:noProof/>
                <w:webHidden/>
              </w:rPr>
              <w:fldChar w:fldCharType="begin"/>
            </w:r>
            <w:r>
              <w:rPr>
                <w:noProof/>
                <w:webHidden/>
              </w:rPr>
              <w:instrText xml:space="preserve"> PAGEREF _Toc353792362 \h </w:instrText>
            </w:r>
            <w:r>
              <w:rPr>
                <w:noProof/>
                <w:webHidden/>
              </w:rPr>
            </w:r>
            <w:r>
              <w:rPr>
                <w:noProof/>
                <w:webHidden/>
              </w:rPr>
              <w:fldChar w:fldCharType="separate"/>
            </w:r>
            <w:r>
              <w:rPr>
                <w:noProof/>
                <w:webHidden/>
              </w:rPr>
              <w:t>41</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63" w:history="1">
            <w:r w:rsidRPr="00831CDE">
              <w:rPr>
                <w:rStyle w:val="Hyperlink"/>
                <w:noProof/>
              </w:rPr>
              <w:t>4.4 Tabletop Box Manipulation</w:t>
            </w:r>
            <w:r>
              <w:rPr>
                <w:noProof/>
                <w:webHidden/>
              </w:rPr>
              <w:tab/>
            </w:r>
            <w:r>
              <w:rPr>
                <w:noProof/>
                <w:webHidden/>
              </w:rPr>
              <w:fldChar w:fldCharType="begin"/>
            </w:r>
            <w:r>
              <w:rPr>
                <w:noProof/>
                <w:webHidden/>
              </w:rPr>
              <w:instrText xml:space="preserve"> PAGEREF _Toc353792363 \h </w:instrText>
            </w:r>
            <w:r>
              <w:rPr>
                <w:noProof/>
                <w:webHidden/>
              </w:rPr>
            </w:r>
            <w:r>
              <w:rPr>
                <w:noProof/>
                <w:webHidden/>
              </w:rPr>
              <w:fldChar w:fldCharType="separate"/>
            </w:r>
            <w:r>
              <w:rPr>
                <w:noProof/>
                <w:webHidden/>
              </w:rPr>
              <w:t>41</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64" w:history="1">
            <w:r w:rsidRPr="00831CDE">
              <w:rPr>
                <w:rStyle w:val="Hyperlink"/>
                <w:noProof/>
              </w:rPr>
              <w:t>The Manipulation Controller</w:t>
            </w:r>
            <w:r>
              <w:rPr>
                <w:noProof/>
                <w:webHidden/>
              </w:rPr>
              <w:tab/>
            </w:r>
            <w:r>
              <w:rPr>
                <w:noProof/>
                <w:webHidden/>
              </w:rPr>
              <w:fldChar w:fldCharType="begin"/>
            </w:r>
            <w:r>
              <w:rPr>
                <w:noProof/>
                <w:webHidden/>
              </w:rPr>
              <w:instrText xml:space="preserve"> PAGEREF _Toc353792364 \h </w:instrText>
            </w:r>
            <w:r>
              <w:rPr>
                <w:noProof/>
                <w:webHidden/>
              </w:rPr>
            </w:r>
            <w:r>
              <w:rPr>
                <w:noProof/>
                <w:webHidden/>
              </w:rPr>
              <w:fldChar w:fldCharType="separate"/>
            </w:r>
            <w:r>
              <w:rPr>
                <w:noProof/>
                <w:webHidden/>
              </w:rPr>
              <w:t>42</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65" w:history="1">
            <w:r w:rsidRPr="00831CDE">
              <w:rPr>
                <w:rStyle w:val="Hyperlink"/>
                <w:noProof/>
              </w:rPr>
              <w:t>Box Manipulation</w:t>
            </w:r>
            <w:r>
              <w:rPr>
                <w:noProof/>
                <w:webHidden/>
              </w:rPr>
              <w:tab/>
            </w:r>
            <w:r>
              <w:rPr>
                <w:noProof/>
                <w:webHidden/>
              </w:rPr>
              <w:fldChar w:fldCharType="begin"/>
            </w:r>
            <w:r>
              <w:rPr>
                <w:noProof/>
                <w:webHidden/>
              </w:rPr>
              <w:instrText xml:space="preserve"> PAGEREF _Toc353792365 \h </w:instrText>
            </w:r>
            <w:r>
              <w:rPr>
                <w:noProof/>
                <w:webHidden/>
              </w:rPr>
            </w:r>
            <w:r>
              <w:rPr>
                <w:noProof/>
                <w:webHidden/>
              </w:rPr>
              <w:fldChar w:fldCharType="separate"/>
            </w:r>
            <w:r>
              <w:rPr>
                <w:noProof/>
                <w:webHidden/>
              </w:rPr>
              <w:t>44</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66" w:history="1">
            <w:r w:rsidRPr="00831CDE">
              <w:rPr>
                <w:rStyle w:val="Hyperlink"/>
                <w:noProof/>
              </w:rPr>
              <w:t>4.5 Calibration</w:t>
            </w:r>
            <w:r>
              <w:rPr>
                <w:noProof/>
                <w:webHidden/>
              </w:rPr>
              <w:tab/>
            </w:r>
            <w:r>
              <w:rPr>
                <w:noProof/>
                <w:webHidden/>
              </w:rPr>
              <w:fldChar w:fldCharType="begin"/>
            </w:r>
            <w:r>
              <w:rPr>
                <w:noProof/>
                <w:webHidden/>
              </w:rPr>
              <w:instrText xml:space="preserve"> PAGEREF _Toc353792366 \h </w:instrText>
            </w:r>
            <w:r>
              <w:rPr>
                <w:noProof/>
                <w:webHidden/>
              </w:rPr>
            </w:r>
            <w:r>
              <w:rPr>
                <w:noProof/>
                <w:webHidden/>
              </w:rPr>
              <w:fldChar w:fldCharType="separate"/>
            </w:r>
            <w:r>
              <w:rPr>
                <w:noProof/>
                <w:webHidden/>
              </w:rPr>
              <w:t>44</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67" w:history="1">
            <w:r w:rsidRPr="00831CDE">
              <w:rPr>
                <w:rStyle w:val="Hyperlink"/>
                <w:noProof/>
              </w:rPr>
              <w:t>4.6 QR Code Recognition and 3D Localization</w:t>
            </w:r>
            <w:r>
              <w:rPr>
                <w:noProof/>
                <w:webHidden/>
              </w:rPr>
              <w:tab/>
            </w:r>
            <w:r>
              <w:rPr>
                <w:noProof/>
                <w:webHidden/>
              </w:rPr>
              <w:fldChar w:fldCharType="begin"/>
            </w:r>
            <w:r>
              <w:rPr>
                <w:noProof/>
                <w:webHidden/>
              </w:rPr>
              <w:instrText xml:space="preserve"> PAGEREF _Toc353792367 \h </w:instrText>
            </w:r>
            <w:r>
              <w:rPr>
                <w:noProof/>
                <w:webHidden/>
              </w:rPr>
            </w:r>
            <w:r>
              <w:rPr>
                <w:noProof/>
                <w:webHidden/>
              </w:rPr>
              <w:fldChar w:fldCharType="separate"/>
            </w:r>
            <w:r>
              <w:rPr>
                <w:noProof/>
                <w:webHidden/>
              </w:rPr>
              <w:t>46</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68" w:history="1">
            <w:r w:rsidRPr="00831CDE">
              <w:rPr>
                <w:rStyle w:val="Hyperlink"/>
                <w:noProof/>
              </w:rPr>
              <w:t>5. Industrial Safety</w:t>
            </w:r>
            <w:r>
              <w:rPr>
                <w:noProof/>
                <w:webHidden/>
              </w:rPr>
              <w:tab/>
            </w:r>
            <w:r>
              <w:rPr>
                <w:noProof/>
                <w:webHidden/>
              </w:rPr>
              <w:fldChar w:fldCharType="begin"/>
            </w:r>
            <w:r>
              <w:rPr>
                <w:noProof/>
                <w:webHidden/>
              </w:rPr>
              <w:instrText xml:space="preserve"> PAGEREF _Toc353792368 \h </w:instrText>
            </w:r>
            <w:r>
              <w:rPr>
                <w:noProof/>
                <w:webHidden/>
              </w:rPr>
            </w:r>
            <w:r>
              <w:rPr>
                <w:noProof/>
                <w:webHidden/>
              </w:rPr>
              <w:fldChar w:fldCharType="separate"/>
            </w:r>
            <w:r>
              <w:rPr>
                <w:noProof/>
                <w:webHidden/>
              </w:rPr>
              <w:t>50</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69" w:history="1">
            <w:r w:rsidRPr="00831CDE">
              <w:rPr>
                <w:rStyle w:val="Hyperlink"/>
                <w:noProof/>
              </w:rPr>
              <w:t>5.1 Reflexive Speed Limiting</w:t>
            </w:r>
            <w:r>
              <w:rPr>
                <w:noProof/>
                <w:webHidden/>
              </w:rPr>
              <w:tab/>
            </w:r>
            <w:r>
              <w:rPr>
                <w:noProof/>
                <w:webHidden/>
              </w:rPr>
              <w:fldChar w:fldCharType="begin"/>
            </w:r>
            <w:r>
              <w:rPr>
                <w:noProof/>
                <w:webHidden/>
              </w:rPr>
              <w:instrText xml:space="preserve"> PAGEREF _Toc353792369 \h </w:instrText>
            </w:r>
            <w:r>
              <w:rPr>
                <w:noProof/>
                <w:webHidden/>
              </w:rPr>
            </w:r>
            <w:r>
              <w:rPr>
                <w:noProof/>
                <w:webHidden/>
              </w:rPr>
              <w:fldChar w:fldCharType="separate"/>
            </w:r>
            <w:r>
              <w:rPr>
                <w:noProof/>
                <w:webHidden/>
              </w:rPr>
              <w:t>50</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70" w:history="1">
            <w:r w:rsidRPr="00831CDE">
              <w:rPr>
                <w:rStyle w:val="Hyperlink"/>
                <w:noProof/>
              </w:rPr>
              <w:t>5.2 Emergency Stop System</w:t>
            </w:r>
            <w:r>
              <w:rPr>
                <w:noProof/>
                <w:webHidden/>
              </w:rPr>
              <w:tab/>
            </w:r>
            <w:r>
              <w:rPr>
                <w:noProof/>
                <w:webHidden/>
              </w:rPr>
              <w:fldChar w:fldCharType="begin"/>
            </w:r>
            <w:r>
              <w:rPr>
                <w:noProof/>
                <w:webHidden/>
              </w:rPr>
              <w:instrText xml:space="preserve"> PAGEREF _Toc353792370 \h </w:instrText>
            </w:r>
            <w:r>
              <w:rPr>
                <w:noProof/>
                <w:webHidden/>
              </w:rPr>
            </w:r>
            <w:r>
              <w:rPr>
                <w:noProof/>
                <w:webHidden/>
              </w:rPr>
              <w:fldChar w:fldCharType="separate"/>
            </w:r>
            <w:r>
              <w:rPr>
                <w:noProof/>
                <w:webHidden/>
              </w:rPr>
              <w:t>51</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71" w:history="1">
            <w:r w:rsidRPr="00831CDE">
              <w:rPr>
                <w:rStyle w:val="Hyperlink"/>
                <w:noProof/>
              </w:rPr>
              <w:t>E-Stop Systems Used in This Lab</w:t>
            </w:r>
            <w:r>
              <w:rPr>
                <w:noProof/>
                <w:webHidden/>
              </w:rPr>
              <w:tab/>
            </w:r>
            <w:r>
              <w:rPr>
                <w:noProof/>
                <w:webHidden/>
              </w:rPr>
              <w:fldChar w:fldCharType="begin"/>
            </w:r>
            <w:r>
              <w:rPr>
                <w:noProof/>
                <w:webHidden/>
              </w:rPr>
              <w:instrText xml:space="preserve"> PAGEREF _Toc353792371 \h </w:instrText>
            </w:r>
            <w:r>
              <w:rPr>
                <w:noProof/>
                <w:webHidden/>
              </w:rPr>
            </w:r>
            <w:r>
              <w:rPr>
                <w:noProof/>
                <w:webHidden/>
              </w:rPr>
              <w:fldChar w:fldCharType="separate"/>
            </w:r>
            <w:r>
              <w:rPr>
                <w:noProof/>
                <w:webHidden/>
              </w:rPr>
              <w:t>51</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72" w:history="1">
            <w:r w:rsidRPr="00831CDE">
              <w:rPr>
                <w:rStyle w:val="Hyperlink"/>
                <w:noProof/>
              </w:rPr>
              <w:t>E-Stop Requirements for This Robot</w:t>
            </w:r>
            <w:r>
              <w:rPr>
                <w:noProof/>
                <w:webHidden/>
              </w:rPr>
              <w:tab/>
            </w:r>
            <w:r>
              <w:rPr>
                <w:noProof/>
                <w:webHidden/>
              </w:rPr>
              <w:fldChar w:fldCharType="begin"/>
            </w:r>
            <w:r>
              <w:rPr>
                <w:noProof/>
                <w:webHidden/>
              </w:rPr>
              <w:instrText xml:space="preserve"> PAGEREF _Toc353792372 \h </w:instrText>
            </w:r>
            <w:r>
              <w:rPr>
                <w:noProof/>
                <w:webHidden/>
              </w:rPr>
            </w:r>
            <w:r>
              <w:rPr>
                <w:noProof/>
                <w:webHidden/>
              </w:rPr>
              <w:fldChar w:fldCharType="separate"/>
            </w:r>
            <w:r>
              <w:rPr>
                <w:noProof/>
                <w:webHidden/>
              </w:rPr>
              <w:t>52</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73" w:history="1">
            <w:r w:rsidRPr="00831CDE">
              <w:rPr>
                <w:rStyle w:val="Hyperlink"/>
                <w:noProof/>
              </w:rPr>
              <w:t>6. Validation Results</w:t>
            </w:r>
            <w:r>
              <w:rPr>
                <w:noProof/>
                <w:webHidden/>
              </w:rPr>
              <w:tab/>
            </w:r>
            <w:r>
              <w:rPr>
                <w:noProof/>
                <w:webHidden/>
              </w:rPr>
              <w:fldChar w:fldCharType="begin"/>
            </w:r>
            <w:r>
              <w:rPr>
                <w:noProof/>
                <w:webHidden/>
              </w:rPr>
              <w:instrText xml:space="preserve"> PAGEREF _Toc353792373 \h </w:instrText>
            </w:r>
            <w:r>
              <w:rPr>
                <w:noProof/>
                <w:webHidden/>
              </w:rPr>
            </w:r>
            <w:r>
              <w:rPr>
                <w:noProof/>
                <w:webHidden/>
              </w:rPr>
              <w:fldChar w:fldCharType="separate"/>
            </w:r>
            <w:r>
              <w:rPr>
                <w:noProof/>
                <w:webHidden/>
              </w:rPr>
              <w:t>57</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74" w:history="1">
            <w:r w:rsidRPr="00831CDE">
              <w:rPr>
                <w:rStyle w:val="Hyperlink"/>
                <w:noProof/>
              </w:rPr>
              <w:t>6.1 Localization</w:t>
            </w:r>
            <w:r>
              <w:rPr>
                <w:noProof/>
                <w:webHidden/>
              </w:rPr>
              <w:tab/>
            </w:r>
            <w:r>
              <w:rPr>
                <w:noProof/>
                <w:webHidden/>
              </w:rPr>
              <w:fldChar w:fldCharType="begin"/>
            </w:r>
            <w:r>
              <w:rPr>
                <w:noProof/>
                <w:webHidden/>
              </w:rPr>
              <w:instrText xml:space="preserve"> PAGEREF _Toc353792374 \h </w:instrText>
            </w:r>
            <w:r>
              <w:rPr>
                <w:noProof/>
                <w:webHidden/>
              </w:rPr>
            </w:r>
            <w:r>
              <w:rPr>
                <w:noProof/>
                <w:webHidden/>
              </w:rPr>
              <w:fldChar w:fldCharType="separate"/>
            </w:r>
            <w:r>
              <w:rPr>
                <w:noProof/>
                <w:webHidden/>
              </w:rPr>
              <w:t>57</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75" w:history="1">
            <w:r w:rsidRPr="00831CDE">
              <w:rPr>
                <w:rStyle w:val="Hyperlink"/>
                <w:noProof/>
              </w:rPr>
              <w:t>6.2 Validation Tasks</w:t>
            </w:r>
            <w:r>
              <w:rPr>
                <w:noProof/>
                <w:webHidden/>
              </w:rPr>
              <w:tab/>
            </w:r>
            <w:r>
              <w:rPr>
                <w:noProof/>
                <w:webHidden/>
              </w:rPr>
              <w:fldChar w:fldCharType="begin"/>
            </w:r>
            <w:r>
              <w:rPr>
                <w:noProof/>
                <w:webHidden/>
              </w:rPr>
              <w:instrText xml:space="preserve"> PAGEREF _Toc353792375 \h </w:instrText>
            </w:r>
            <w:r>
              <w:rPr>
                <w:noProof/>
                <w:webHidden/>
              </w:rPr>
            </w:r>
            <w:r>
              <w:rPr>
                <w:noProof/>
                <w:webHidden/>
              </w:rPr>
              <w:fldChar w:fldCharType="separate"/>
            </w:r>
            <w:r>
              <w:rPr>
                <w:noProof/>
                <w:webHidden/>
              </w:rPr>
              <w:t>59</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76" w:history="1">
            <w:r w:rsidRPr="00831CDE">
              <w:rPr>
                <w:rStyle w:val="Hyperlink"/>
                <w:noProof/>
              </w:rPr>
              <w:t>6.3 Mechanical and Electrical Systems</w:t>
            </w:r>
            <w:r>
              <w:rPr>
                <w:noProof/>
                <w:webHidden/>
              </w:rPr>
              <w:tab/>
            </w:r>
            <w:r>
              <w:rPr>
                <w:noProof/>
                <w:webHidden/>
              </w:rPr>
              <w:fldChar w:fldCharType="begin"/>
            </w:r>
            <w:r>
              <w:rPr>
                <w:noProof/>
                <w:webHidden/>
              </w:rPr>
              <w:instrText xml:space="preserve"> PAGEREF _Toc353792376 \h </w:instrText>
            </w:r>
            <w:r>
              <w:rPr>
                <w:noProof/>
                <w:webHidden/>
              </w:rPr>
            </w:r>
            <w:r>
              <w:rPr>
                <w:noProof/>
                <w:webHidden/>
              </w:rPr>
              <w:fldChar w:fldCharType="separate"/>
            </w:r>
            <w:r>
              <w:rPr>
                <w:noProof/>
                <w:webHidden/>
              </w:rPr>
              <w:t>65</w:t>
            </w:r>
            <w:r>
              <w:rPr>
                <w:noProof/>
                <w:webHidden/>
              </w:rPr>
              <w:fldChar w:fldCharType="end"/>
            </w:r>
          </w:hyperlink>
        </w:p>
        <w:p w:rsidR="00FD4465" w:rsidRDefault="00FD4465">
          <w:pPr>
            <w:pStyle w:val="TOC2"/>
            <w:rPr>
              <w:rFonts w:asciiTheme="minorHAnsi" w:eastAsiaTheme="minorEastAsia" w:hAnsiTheme="minorHAnsi" w:cstheme="minorBidi"/>
              <w:noProof/>
              <w:sz w:val="22"/>
              <w:lang w:bidi="ar-SA"/>
            </w:rPr>
          </w:pPr>
          <w:hyperlink w:anchor="_Toc353792377" w:history="1">
            <w:r w:rsidRPr="00831CDE">
              <w:rPr>
                <w:rStyle w:val="Hyperlink"/>
                <w:noProof/>
              </w:rPr>
              <w:t>6.4 The Kinect</w:t>
            </w:r>
            <w:r>
              <w:rPr>
                <w:noProof/>
                <w:webHidden/>
              </w:rPr>
              <w:tab/>
            </w:r>
            <w:r>
              <w:rPr>
                <w:noProof/>
                <w:webHidden/>
              </w:rPr>
              <w:fldChar w:fldCharType="begin"/>
            </w:r>
            <w:r>
              <w:rPr>
                <w:noProof/>
                <w:webHidden/>
              </w:rPr>
              <w:instrText xml:space="preserve"> PAGEREF _Toc353792377 \h </w:instrText>
            </w:r>
            <w:r>
              <w:rPr>
                <w:noProof/>
                <w:webHidden/>
              </w:rPr>
            </w:r>
            <w:r>
              <w:rPr>
                <w:noProof/>
                <w:webHidden/>
              </w:rPr>
              <w:fldChar w:fldCharType="separate"/>
            </w:r>
            <w:r>
              <w:rPr>
                <w:noProof/>
                <w:webHidden/>
              </w:rPr>
              <w:t>68</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78" w:history="1">
            <w:r w:rsidRPr="00831CDE">
              <w:rPr>
                <w:rStyle w:val="Hyperlink"/>
                <w:noProof/>
              </w:rPr>
              <w:t>For Object Localization and Arm Planning</w:t>
            </w:r>
            <w:r>
              <w:rPr>
                <w:noProof/>
                <w:webHidden/>
              </w:rPr>
              <w:tab/>
            </w:r>
            <w:r>
              <w:rPr>
                <w:noProof/>
                <w:webHidden/>
              </w:rPr>
              <w:fldChar w:fldCharType="begin"/>
            </w:r>
            <w:r>
              <w:rPr>
                <w:noProof/>
                <w:webHidden/>
              </w:rPr>
              <w:instrText xml:space="preserve"> PAGEREF _Toc353792378 \h </w:instrText>
            </w:r>
            <w:r>
              <w:rPr>
                <w:noProof/>
                <w:webHidden/>
              </w:rPr>
            </w:r>
            <w:r>
              <w:rPr>
                <w:noProof/>
                <w:webHidden/>
              </w:rPr>
              <w:fldChar w:fldCharType="separate"/>
            </w:r>
            <w:r>
              <w:rPr>
                <w:noProof/>
                <w:webHidden/>
              </w:rPr>
              <w:t>68</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79" w:history="1">
            <w:r w:rsidRPr="00831CDE">
              <w:rPr>
                <w:rStyle w:val="Hyperlink"/>
                <w:noProof/>
              </w:rPr>
              <w:t>For Reading QR Codes</w:t>
            </w:r>
            <w:r>
              <w:rPr>
                <w:noProof/>
                <w:webHidden/>
              </w:rPr>
              <w:tab/>
            </w:r>
            <w:r>
              <w:rPr>
                <w:noProof/>
                <w:webHidden/>
              </w:rPr>
              <w:fldChar w:fldCharType="begin"/>
            </w:r>
            <w:r>
              <w:rPr>
                <w:noProof/>
                <w:webHidden/>
              </w:rPr>
              <w:instrText xml:space="preserve"> PAGEREF _Toc353792379 \h </w:instrText>
            </w:r>
            <w:r>
              <w:rPr>
                <w:noProof/>
                <w:webHidden/>
              </w:rPr>
            </w:r>
            <w:r>
              <w:rPr>
                <w:noProof/>
                <w:webHidden/>
              </w:rPr>
              <w:fldChar w:fldCharType="separate"/>
            </w:r>
            <w:r>
              <w:rPr>
                <w:noProof/>
                <w:webHidden/>
              </w:rPr>
              <w:t>68</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0" w:history="1">
            <w:r w:rsidRPr="00831CDE">
              <w:rPr>
                <w:rStyle w:val="Hyperlink"/>
                <w:noProof/>
              </w:rPr>
              <w:t>7. Conclusion</w:t>
            </w:r>
            <w:r>
              <w:rPr>
                <w:noProof/>
                <w:webHidden/>
              </w:rPr>
              <w:tab/>
            </w:r>
            <w:r>
              <w:rPr>
                <w:noProof/>
                <w:webHidden/>
              </w:rPr>
              <w:fldChar w:fldCharType="begin"/>
            </w:r>
            <w:r>
              <w:rPr>
                <w:noProof/>
                <w:webHidden/>
              </w:rPr>
              <w:instrText xml:space="preserve"> PAGEREF _Toc353792380 \h </w:instrText>
            </w:r>
            <w:r>
              <w:rPr>
                <w:noProof/>
                <w:webHidden/>
              </w:rPr>
            </w:r>
            <w:r>
              <w:rPr>
                <w:noProof/>
                <w:webHidden/>
              </w:rPr>
              <w:fldChar w:fldCharType="separate"/>
            </w:r>
            <w:r>
              <w:rPr>
                <w:noProof/>
                <w:webHidden/>
              </w:rPr>
              <w:t>71</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1" w:history="1">
            <w:r w:rsidRPr="00831CDE">
              <w:rPr>
                <w:rStyle w:val="Hyperlink"/>
                <w:noProof/>
              </w:rPr>
              <w:t>8. Future Work</w:t>
            </w:r>
            <w:r>
              <w:rPr>
                <w:noProof/>
                <w:webHidden/>
              </w:rPr>
              <w:tab/>
            </w:r>
            <w:r>
              <w:rPr>
                <w:noProof/>
                <w:webHidden/>
              </w:rPr>
              <w:fldChar w:fldCharType="begin"/>
            </w:r>
            <w:r>
              <w:rPr>
                <w:noProof/>
                <w:webHidden/>
              </w:rPr>
              <w:instrText xml:space="preserve"> PAGEREF _Toc353792381 \h </w:instrText>
            </w:r>
            <w:r>
              <w:rPr>
                <w:noProof/>
                <w:webHidden/>
              </w:rPr>
            </w:r>
            <w:r>
              <w:rPr>
                <w:noProof/>
                <w:webHidden/>
              </w:rPr>
              <w:fldChar w:fldCharType="separate"/>
            </w:r>
            <w:r>
              <w:rPr>
                <w:noProof/>
                <w:webHidden/>
              </w:rPr>
              <w:t>72</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2" w:history="1">
            <w:r w:rsidRPr="00831CDE">
              <w:rPr>
                <w:rStyle w:val="Hyperlink"/>
                <w:noProof/>
              </w:rPr>
              <w:t>9. Bibliography</w:t>
            </w:r>
            <w:r>
              <w:rPr>
                <w:noProof/>
                <w:webHidden/>
              </w:rPr>
              <w:tab/>
            </w:r>
            <w:r>
              <w:rPr>
                <w:noProof/>
                <w:webHidden/>
              </w:rPr>
              <w:fldChar w:fldCharType="begin"/>
            </w:r>
            <w:r>
              <w:rPr>
                <w:noProof/>
                <w:webHidden/>
              </w:rPr>
              <w:instrText xml:space="preserve"> PAGEREF _Toc353792382 \h </w:instrText>
            </w:r>
            <w:r>
              <w:rPr>
                <w:noProof/>
                <w:webHidden/>
              </w:rPr>
            </w:r>
            <w:r>
              <w:rPr>
                <w:noProof/>
                <w:webHidden/>
              </w:rPr>
              <w:fldChar w:fldCharType="separate"/>
            </w:r>
            <w:r>
              <w:rPr>
                <w:noProof/>
                <w:webHidden/>
              </w:rPr>
              <w:t>75</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3" w:history="1">
            <w:r w:rsidRPr="00831CDE">
              <w:rPr>
                <w:rStyle w:val="Hyperlink"/>
                <w:noProof/>
              </w:rPr>
              <w:t>10. Appendix 1: Bill of Materials</w:t>
            </w:r>
            <w:r>
              <w:rPr>
                <w:noProof/>
                <w:webHidden/>
              </w:rPr>
              <w:tab/>
            </w:r>
            <w:r>
              <w:rPr>
                <w:noProof/>
                <w:webHidden/>
              </w:rPr>
              <w:fldChar w:fldCharType="begin"/>
            </w:r>
            <w:r>
              <w:rPr>
                <w:noProof/>
                <w:webHidden/>
              </w:rPr>
              <w:instrText xml:space="preserve"> PAGEREF _Toc353792383 \h </w:instrText>
            </w:r>
            <w:r>
              <w:rPr>
                <w:noProof/>
                <w:webHidden/>
              </w:rPr>
            </w:r>
            <w:r>
              <w:rPr>
                <w:noProof/>
                <w:webHidden/>
              </w:rPr>
              <w:fldChar w:fldCharType="separate"/>
            </w:r>
            <w:r>
              <w:rPr>
                <w:noProof/>
                <w:webHidden/>
              </w:rPr>
              <w:t>78</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4" w:history="1">
            <w:r w:rsidRPr="00831CDE">
              <w:rPr>
                <w:rStyle w:val="Hyperlink"/>
                <w:noProof/>
              </w:rPr>
              <w:t>11. Appendix 2: Revised Emergency Stop Design</w:t>
            </w:r>
            <w:r>
              <w:rPr>
                <w:noProof/>
                <w:webHidden/>
              </w:rPr>
              <w:tab/>
            </w:r>
            <w:r>
              <w:rPr>
                <w:noProof/>
                <w:webHidden/>
              </w:rPr>
              <w:fldChar w:fldCharType="begin"/>
            </w:r>
            <w:r>
              <w:rPr>
                <w:noProof/>
                <w:webHidden/>
              </w:rPr>
              <w:instrText xml:space="preserve"> PAGEREF _Toc353792384 \h </w:instrText>
            </w:r>
            <w:r>
              <w:rPr>
                <w:noProof/>
                <w:webHidden/>
              </w:rPr>
            </w:r>
            <w:r>
              <w:rPr>
                <w:noProof/>
                <w:webHidden/>
              </w:rPr>
              <w:fldChar w:fldCharType="separate"/>
            </w:r>
            <w:r>
              <w:rPr>
                <w:noProof/>
                <w:webHidden/>
              </w:rPr>
              <w:t>79</w:t>
            </w:r>
            <w:r>
              <w:rPr>
                <w:noProof/>
                <w:webHidden/>
              </w:rPr>
              <w:fldChar w:fldCharType="end"/>
            </w:r>
          </w:hyperlink>
        </w:p>
        <w:p w:rsidR="00FD4465" w:rsidRDefault="00FD4465">
          <w:pPr>
            <w:pStyle w:val="TOC1"/>
            <w:rPr>
              <w:rFonts w:asciiTheme="minorHAnsi" w:eastAsiaTheme="minorEastAsia" w:hAnsiTheme="minorHAnsi" w:cstheme="minorBidi"/>
              <w:noProof/>
              <w:sz w:val="22"/>
              <w:lang w:bidi="ar-SA"/>
            </w:rPr>
          </w:pPr>
          <w:hyperlink w:anchor="_Toc353792385" w:history="1">
            <w:r w:rsidRPr="00831CDE">
              <w:rPr>
                <w:rStyle w:val="Hyperlink"/>
                <w:noProof/>
              </w:rPr>
              <w:t>12. Appendix 3: Reflexive Halt Systems</w:t>
            </w:r>
            <w:r>
              <w:rPr>
                <w:noProof/>
                <w:webHidden/>
              </w:rPr>
              <w:tab/>
            </w:r>
            <w:r>
              <w:rPr>
                <w:noProof/>
                <w:webHidden/>
              </w:rPr>
              <w:fldChar w:fldCharType="begin"/>
            </w:r>
            <w:r>
              <w:rPr>
                <w:noProof/>
                <w:webHidden/>
              </w:rPr>
              <w:instrText xml:space="preserve"> PAGEREF _Toc353792385 \h </w:instrText>
            </w:r>
            <w:r>
              <w:rPr>
                <w:noProof/>
                <w:webHidden/>
              </w:rPr>
            </w:r>
            <w:r>
              <w:rPr>
                <w:noProof/>
                <w:webHidden/>
              </w:rPr>
              <w:fldChar w:fldCharType="separate"/>
            </w:r>
            <w:r>
              <w:rPr>
                <w:noProof/>
                <w:webHidden/>
              </w:rPr>
              <w:t>82</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86" w:history="1">
            <w:r w:rsidRPr="00831CDE">
              <w:rPr>
                <w:rStyle w:val="Hyperlink"/>
                <w:noProof/>
              </w:rPr>
              <w:t>Reflexive Halt Methods for Mobile Bases</w:t>
            </w:r>
            <w:r>
              <w:rPr>
                <w:noProof/>
                <w:webHidden/>
              </w:rPr>
              <w:tab/>
            </w:r>
            <w:r>
              <w:rPr>
                <w:noProof/>
                <w:webHidden/>
              </w:rPr>
              <w:fldChar w:fldCharType="begin"/>
            </w:r>
            <w:r>
              <w:rPr>
                <w:noProof/>
                <w:webHidden/>
              </w:rPr>
              <w:instrText xml:space="preserve"> PAGEREF _Toc353792386 \h </w:instrText>
            </w:r>
            <w:r>
              <w:rPr>
                <w:noProof/>
                <w:webHidden/>
              </w:rPr>
            </w:r>
            <w:r>
              <w:rPr>
                <w:noProof/>
                <w:webHidden/>
              </w:rPr>
              <w:fldChar w:fldCharType="separate"/>
            </w:r>
            <w:r>
              <w:rPr>
                <w:noProof/>
                <w:webHidden/>
              </w:rPr>
              <w:t>82</w:t>
            </w:r>
            <w:r>
              <w:rPr>
                <w:noProof/>
                <w:webHidden/>
              </w:rPr>
              <w:fldChar w:fldCharType="end"/>
            </w:r>
          </w:hyperlink>
        </w:p>
        <w:p w:rsidR="00FD4465" w:rsidRDefault="00FD4465">
          <w:pPr>
            <w:pStyle w:val="TOC3"/>
            <w:rPr>
              <w:rFonts w:asciiTheme="minorHAnsi" w:eastAsiaTheme="minorEastAsia" w:hAnsiTheme="minorHAnsi" w:cstheme="minorBidi"/>
              <w:noProof/>
              <w:sz w:val="22"/>
              <w:lang w:bidi="ar-SA"/>
            </w:rPr>
          </w:pPr>
          <w:hyperlink w:anchor="_Toc353792387" w:history="1">
            <w:r w:rsidRPr="00831CDE">
              <w:rPr>
                <w:rStyle w:val="Hyperlink"/>
                <w:noProof/>
              </w:rPr>
              <w:t>Reflexive Halting for Manipulators</w:t>
            </w:r>
            <w:r>
              <w:rPr>
                <w:noProof/>
                <w:webHidden/>
              </w:rPr>
              <w:tab/>
            </w:r>
            <w:r>
              <w:rPr>
                <w:noProof/>
                <w:webHidden/>
              </w:rPr>
              <w:fldChar w:fldCharType="begin"/>
            </w:r>
            <w:r>
              <w:rPr>
                <w:noProof/>
                <w:webHidden/>
              </w:rPr>
              <w:instrText xml:space="preserve"> PAGEREF _Toc353792387 \h </w:instrText>
            </w:r>
            <w:r>
              <w:rPr>
                <w:noProof/>
                <w:webHidden/>
              </w:rPr>
            </w:r>
            <w:r>
              <w:rPr>
                <w:noProof/>
                <w:webHidden/>
              </w:rPr>
              <w:fldChar w:fldCharType="separate"/>
            </w:r>
            <w:r>
              <w:rPr>
                <w:noProof/>
                <w:webHidden/>
              </w:rPr>
              <w:t>83</w:t>
            </w:r>
            <w:r>
              <w:rPr>
                <w:noProof/>
                <w:webHidden/>
              </w:rPr>
              <w:fldChar w:fldCharType="end"/>
            </w:r>
          </w:hyperlink>
        </w:p>
        <w:p w:rsidR="000B7183" w:rsidRDefault="000B7183">
          <w:r>
            <w:fldChar w:fldCharType="end"/>
          </w:r>
        </w:p>
      </w:sdtContent>
    </w:sdt>
    <w:p w:rsidR="000B7183" w:rsidRDefault="000B7183" w:rsidP="000B7183">
      <w:bookmarkStart w:id="5" w:name="_GoBack"/>
      <w:bookmarkEnd w:id="5"/>
    </w:p>
    <w:p w:rsidR="00A04AF9" w:rsidRDefault="00D753C2">
      <w:pPr>
        <w:pStyle w:val="Heading1NoNumber"/>
        <w:rPr>
          <w:noProof/>
        </w:rPr>
      </w:pPr>
      <w:r>
        <w:rPr>
          <w:noProof/>
        </w:rPr>
        <w:lastRenderedPageBreak/>
        <w:t>Figures</w:t>
      </w:r>
    </w:p>
    <w:p w:rsidR="00FD4465" w:rsidRDefault="00A04AF9">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3792388" w:history="1">
        <w:r w:rsidR="00FD4465" w:rsidRPr="008B27E8">
          <w:rPr>
            <w:rStyle w:val="Hyperlink"/>
            <w:noProof/>
          </w:rPr>
          <w:t>Figure 1: An annotated rendering of the robot showing several major components.</w:t>
        </w:r>
        <w:r w:rsidR="00FD4465">
          <w:rPr>
            <w:noProof/>
            <w:webHidden/>
          </w:rPr>
          <w:tab/>
        </w:r>
        <w:r w:rsidR="00FD4465">
          <w:rPr>
            <w:noProof/>
            <w:webHidden/>
          </w:rPr>
          <w:fldChar w:fldCharType="begin"/>
        </w:r>
        <w:r w:rsidR="00FD4465">
          <w:rPr>
            <w:noProof/>
            <w:webHidden/>
          </w:rPr>
          <w:instrText xml:space="preserve"> PAGEREF _Toc353792388 \h </w:instrText>
        </w:r>
        <w:r w:rsidR="00FD4465">
          <w:rPr>
            <w:noProof/>
            <w:webHidden/>
          </w:rPr>
        </w:r>
        <w:r w:rsidR="00FD4465">
          <w:rPr>
            <w:noProof/>
            <w:webHidden/>
          </w:rPr>
          <w:fldChar w:fldCharType="separate"/>
        </w:r>
        <w:r w:rsidR="00FD4465">
          <w:rPr>
            <w:noProof/>
            <w:webHidden/>
          </w:rPr>
          <w:t>6</w:t>
        </w:r>
        <w:r w:rsidR="00FD4465">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r:id="rId13" w:anchor="_Toc353792389" w:history="1">
        <w:r w:rsidRPr="008B27E8">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3792389 \h </w:instrText>
        </w:r>
        <w:r>
          <w:rPr>
            <w:noProof/>
            <w:webHidden/>
          </w:rPr>
        </w:r>
        <w:r>
          <w:rPr>
            <w:noProof/>
            <w:webHidden/>
          </w:rPr>
          <w:fldChar w:fldCharType="separate"/>
        </w:r>
        <w:r>
          <w:rPr>
            <w:noProof/>
            <w:webHidden/>
          </w:rPr>
          <w:t>10</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0" w:history="1">
        <w:r w:rsidRPr="008B27E8">
          <w:rPr>
            <w:rStyle w:val="Hyperlink"/>
            <w:noProof/>
          </w:rPr>
          <w:t>Figure 3: ABBY, a mobile industrial manipulator.</w:t>
        </w:r>
        <w:r>
          <w:rPr>
            <w:noProof/>
            <w:webHidden/>
          </w:rPr>
          <w:tab/>
        </w:r>
        <w:r>
          <w:rPr>
            <w:noProof/>
            <w:webHidden/>
          </w:rPr>
          <w:fldChar w:fldCharType="begin"/>
        </w:r>
        <w:r>
          <w:rPr>
            <w:noProof/>
            <w:webHidden/>
          </w:rPr>
          <w:instrText xml:space="preserve"> PAGEREF _Toc353792390 \h </w:instrText>
        </w:r>
        <w:r>
          <w:rPr>
            <w:noProof/>
            <w:webHidden/>
          </w:rPr>
        </w:r>
        <w:r>
          <w:rPr>
            <w:noProof/>
            <w:webHidden/>
          </w:rPr>
          <w:fldChar w:fldCharType="separate"/>
        </w:r>
        <w:r>
          <w:rPr>
            <w:noProof/>
            <w:webHidden/>
          </w:rPr>
          <w:t>11</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1" w:history="1">
        <w:r w:rsidRPr="008B27E8">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792391 \h </w:instrText>
        </w:r>
        <w:r>
          <w:rPr>
            <w:noProof/>
            <w:webHidden/>
          </w:rPr>
        </w:r>
        <w:r>
          <w:rPr>
            <w:noProof/>
            <w:webHidden/>
          </w:rPr>
          <w:fldChar w:fldCharType="separate"/>
        </w:r>
        <w:r>
          <w:rPr>
            <w:noProof/>
            <w:webHidden/>
          </w:rPr>
          <w:t>13</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2" w:history="1">
        <w:r w:rsidRPr="008B27E8">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792392 \h </w:instrText>
        </w:r>
        <w:r>
          <w:rPr>
            <w:noProof/>
            <w:webHidden/>
          </w:rPr>
        </w:r>
        <w:r>
          <w:rPr>
            <w:noProof/>
            <w:webHidden/>
          </w:rPr>
          <w:fldChar w:fldCharType="separate"/>
        </w:r>
        <w:r>
          <w:rPr>
            <w:noProof/>
            <w:webHidden/>
          </w:rPr>
          <w:t>15</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3" w:history="1">
        <w:r w:rsidRPr="008B27E8">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792393 \h </w:instrText>
        </w:r>
        <w:r>
          <w:rPr>
            <w:noProof/>
            <w:webHidden/>
          </w:rPr>
        </w:r>
        <w:r>
          <w:rPr>
            <w:noProof/>
            <w:webHidden/>
          </w:rPr>
          <w:fldChar w:fldCharType="separate"/>
        </w:r>
        <w:r>
          <w:rPr>
            <w:noProof/>
            <w:webHidden/>
          </w:rPr>
          <w:t>15</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4" w:history="1">
        <w:r w:rsidRPr="008B27E8">
          <w:rPr>
            <w:rStyle w:val="Hyperlink"/>
            <w:noProof/>
          </w:rPr>
          <w:t>Figure 7: Sensors and computing hardware on ABBY</w:t>
        </w:r>
        <w:r>
          <w:rPr>
            <w:noProof/>
            <w:webHidden/>
          </w:rPr>
          <w:tab/>
        </w:r>
        <w:r>
          <w:rPr>
            <w:noProof/>
            <w:webHidden/>
          </w:rPr>
          <w:fldChar w:fldCharType="begin"/>
        </w:r>
        <w:r>
          <w:rPr>
            <w:noProof/>
            <w:webHidden/>
          </w:rPr>
          <w:instrText xml:space="preserve"> PAGEREF _Toc353792394 \h </w:instrText>
        </w:r>
        <w:r>
          <w:rPr>
            <w:noProof/>
            <w:webHidden/>
          </w:rPr>
        </w:r>
        <w:r>
          <w:rPr>
            <w:noProof/>
            <w:webHidden/>
          </w:rPr>
          <w:fldChar w:fldCharType="separate"/>
        </w:r>
        <w:r>
          <w:rPr>
            <w:noProof/>
            <w:webHidden/>
          </w:rPr>
          <w:t>16</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5" w:history="1">
        <w:r w:rsidRPr="008B27E8">
          <w:rPr>
            <w:rStyle w:val="Hyperlink"/>
            <w:noProof/>
          </w:rPr>
          <w:t>Figure 8: The Kinect field of view</w:t>
        </w:r>
        <w:r>
          <w:rPr>
            <w:noProof/>
            <w:webHidden/>
          </w:rPr>
          <w:tab/>
        </w:r>
        <w:r>
          <w:rPr>
            <w:noProof/>
            <w:webHidden/>
          </w:rPr>
          <w:fldChar w:fldCharType="begin"/>
        </w:r>
        <w:r>
          <w:rPr>
            <w:noProof/>
            <w:webHidden/>
          </w:rPr>
          <w:instrText xml:space="preserve"> PAGEREF _Toc353792395 \h </w:instrText>
        </w:r>
        <w:r>
          <w:rPr>
            <w:noProof/>
            <w:webHidden/>
          </w:rPr>
        </w:r>
        <w:r>
          <w:rPr>
            <w:noProof/>
            <w:webHidden/>
          </w:rPr>
          <w:fldChar w:fldCharType="separate"/>
        </w:r>
        <w:r>
          <w:rPr>
            <w:noProof/>
            <w:webHidden/>
          </w:rPr>
          <w:t>17</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6" w:history="1">
        <w:r w:rsidRPr="008B27E8">
          <w:rPr>
            <w:rStyle w:val="Hyperlink"/>
            <w:noProof/>
          </w:rPr>
          <w:t>Figure 9: The Kinect mounted to the robot</w:t>
        </w:r>
        <w:r>
          <w:rPr>
            <w:noProof/>
            <w:webHidden/>
          </w:rPr>
          <w:tab/>
        </w:r>
        <w:r>
          <w:rPr>
            <w:noProof/>
            <w:webHidden/>
          </w:rPr>
          <w:fldChar w:fldCharType="begin"/>
        </w:r>
        <w:r>
          <w:rPr>
            <w:noProof/>
            <w:webHidden/>
          </w:rPr>
          <w:instrText xml:space="preserve"> PAGEREF _Toc353792396 \h </w:instrText>
        </w:r>
        <w:r>
          <w:rPr>
            <w:noProof/>
            <w:webHidden/>
          </w:rPr>
        </w:r>
        <w:r>
          <w:rPr>
            <w:noProof/>
            <w:webHidden/>
          </w:rPr>
          <w:fldChar w:fldCharType="separate"/>
        </w:r>
        <w:r>
          <w:rPr>
            <w:noProof/>
            <w:webHidden/>
          </w:rPr>
          <w:t>17</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7" w:history="1">
        <w:r w:rsidRPr="008B27E8">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792397 \h </w:instrText>
        </w:r>
        <w:r>
          <w:rPr>
            <w:noProof/>
            <w:webHidden/>
          </w:rPr>
        </w:r>
        <w:r>
          <w:rPr>
            <w:noProof/>
            <w:webHidden/>
          </w:rPr>
          <w:fldChar w:fldCharType="separate"/>
        </w:r>
        <w:r>
          <w:rPr>
            <w:noProof/>
            <w:webHidden/>
          </w:rPr>
          <w:t>24</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8" w:history="1">
        <w:r w:rsidRPr="008B27E8">
          <w:rPr>
            <w:rStyle w:val="Hyperlink"/>
            <w:noProof/>
          </w:rPr>
          <w:t>Figure 11: The map, odometry, and base frames of the robot localization system.</w:t>
        </w:r>
        <w:r>
          <w:rPr>
            <w:noProof/>
            <w:webHidden/>
          </w:rPr>
          <w:tab/>
        </w:r>
        <w:r>
          <w:rPr>
            <w:noProof/>
            <w:webHidden/>
          </w:rPr>
          <w:fldChar w:fldCharType="begin"/>
        </w:r>
        <w:r>
          <w:rPr>
            <w:noProof/>
            <w:webHidden/>
          </w:rPr>
          <w:instrText xml:space="preserve"> PAGEREF _Toc353792398 \h </w:instrText>
        </w:r>
        <w:r>
          <w:rPr>
            <w:noProof/>
            <w:webHidden/>
          </w:rPr>
        </w:r>
        <w:r>
          <w:rPr>
            <w:noProof/>
            <w:webHidden/>
          </w:rPr>
          <w:fldChar w:fldCharType="separate"/>
        </w:r>
        <w:r>
          <w:rPr>
            <w:noProof/>
            <w:webHidden/>
          </w:rPr>
          <w:t>34</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399" w:history="1">
        <w:r w:rsidRPr="008B27E8">
          <w:rPr>
            <w:rStyle w:val="Hyperlink"/>
            <w:noProof/>
          </w:rPr>
          <w:t>Figure 12: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3792399 \h </w:instrText>
        </w:r>
        <w:r>
          <w:rPr>
            <w:noProof/>
            <w:webHidden/>
          </w:rPr>
        </w:r>
        <w:r>
          <w:rPr>
            <w:noProof/>
            <w:webHidden/>
          </w:rPr>
          <w:fldChar w:fldCharType="separate"/>
        </w:r>
        <w:r>
          <w:rPr>
            <w:noProof/>
            <w:webHidden/>
          </w:rPr>
          <w:t>38</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0" w:history="1">
        <w:r w:rsidRPr="008B27E8">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792400 \h </w:instrText>
        </w:r>
        <w:r>
          <w:rPr>
            <w:noProof/>
            <w:webHidden/>
          </w:rPr>
        </w:r>
        <w:r>
          <w:rPr>
            <w:noProof/>
            <w:webHidden/>
          </w:rPr>
          <w:fldChar w:fldCharType="separate"/>
        </w:r>
        <w:r>
          <w:rPr>
            <w:noProof/>
            <w:webHidden/>
          </w:rPr>
          <w:t>42</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1" w:history="1">
        <w:r w:rsidRPr="008B27E8">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792401 \h </w:instrText>
        </w:r>
        <w:r>
          <w:rPr>
            <w:noProof/>
            <w:webHidden/>
          </w:rPr>
        </w:r>
        <w:r>
          <w:rPr>
            <w:noProof/>
            <w:webHidden/>
          </w:rPr>
          <w:fldChar w:fldCharType="separate"/>
        </w:r>
        <w:r>
          <w:rPr>
            <w:noProof/>
            <w:webHidden/>
          </w:rPr>
          <w:t>47</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2" w:history="1">
        <w:r w:rsidRPr="008B27E8">
          <w:rPr>
            <w:rStyle w:val="Hyperlink"/>
            <w:noProof/>
          </w:rPr>
          <w:t xml:space="preserve">Figure 15: A box localized using the QR code. </w:t>
        </w:r>
        <w:r w:rsidRPr="008B27E8">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792402 \h </w:instrText>
        </w:r>
        <w:r>
          <w:rPr>
            <w:noProof/>
            <w:webHidden/>
          </w:rPr>
        </w:r>
        <w:r>
          <w:rPr>
            <w:noProof/>
            <w:webHidden/>
          </w:rPr>
          <w:fldChar w:fldCharType="separate"/>
        </w:r>
        <w:r>
          <w:rPr>
            <w:noProof/>
            <w:webHidden/>
          </w:rPr>
          <w:t>48</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3" w:history="1">
        <w:r w:rsidRPr="008B27E8">
          <w:rPr>
            <w:rStyle w:val="Hyperlink"/>
            <w:noProof/>
          </w:rPr>
          <w:t>Figure 16: A design for an emergency stop remote.</w:t>
        </w:r>
        <w:r>
          <w:rPr>
            <w:noProof/>
            <w:webHidden/>
          </w:rPr>
          <w:tab/>
        </w:r>
        <w:r>
          <w:rPr>
            <w:noProof/>
            <w:webHidden/>
          </w:rPr>
          <w:fldChar w:fldCharType="begin"/>
        </w:r>
        <w:r>
          <w:rPr>
            <w:noProof/>
            <w:webHidden/>
          </w:rPr>
          <w:instrText xml:space="preserve"> PAGEREF _Toc353792403 \h </w:instrText>
        </w:r>
        <w:r>
          <w:rPr>
            <w:noProof/>
            <w:webHidden/>
          </w:rPr>
        </w:r>
        <w:r>
          <w:rPr>
            <w:noProof/>
            <w:webHidden/>
          </w:rPr>
          <w:fldChar w:fldCharType="separate"/>
        </w:r>
        <w:r>
          <w:rPr>
            <w:noProof/>
            <w:webHidden/>
          </w:rPr>
          <w:t>53</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4" w:history="1">
        <w:r w:rsidRPr="008B27E8">
          <w:rPr>
            <w:rStyle w:val="Hyperlink"/>
            <w:noProof/>
          </w:rPr>
          <w:t>Figure 17: A design for an emergency stop receiver and aggregator.</w:t>
        </w:r>
        <w:r>
          <w:rPr>
            <w:noProof/>
            <w:webHidden/>
          </w:rPr>
          <w:tab/>
        </w:r>
        <w:r>
          <w:rPr>
            <w:noProof/>
            <w:webHidden/>
          </w:rPr>
          <w:fldChar w:fldCharType="begin"/>
        </w:r>
        <w:r>
          <w:rPr>
            <w:noProof/>
            <w:webHidden/>
          </w:rPr>
          <w:instrText xml:space="preserve"> PAGEREF _Toc353792404 \h </w:instrText>
        </w:r>
        <w:r>
          <w:rPr>
            <w:noProof/>
            <w:webHidden/>
          </w:rPr>
        </w:r>
        <w:r>
          <w:rPr>
            <w:noProof/>
            <w:webHidden/>
          </w:rPr>
          <w:fldChar w:fldCharType="separate"/>
        </w:r>
        <w:r>
          <w:rPr>
            <w:noProof/>
            <w:webHidden/>
          </w:rPr>
          <w:t>54</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5" w:history="1">
        <w:r w:rsidRPr="008B27E8">
          <w:rPr>
            <w:rStyle w:val="Hyperlink"/>
            <w:noProof/>
          </w:rPr>
          <w:t>Figure 18: Manipulation test results</w:t>
        </w:r>
        <w:r>
          <w:rPr>
            <w:noProof/>
            <w:webHidden/>
          </w:rPr>
          <w:tab/>
        </w:r>
        <w:r>
          <w:rPr>
            <w:noProof/>
            <w:webHidden/>
          </w:rPr>
          <w:fldChar w:fldCharType="begin"/>
        </w:r>
        <w:r>
          <w:rPr>
            <w:noProof/>
            <w:webHidden/>
          </w:rPr>
          <w:instrText xml:space="preserve"> PAGEREF _Toc353792405 \h </w:instrText>
        </w:r>
        <w:r>
          <w:rPr>
            <w:noProof/>
            <w:webHidden/>
          </w:rPr>
        </w:r>
        <w:r>
          <w:rPr>
            <w:noProof/>
            <w:webHidden/>
          </w:rPr>
          <w:fldChar w:fldCharType="separate"/>
        </w:r>
        <w:r>
          <w:rPr>
            <w:noProof/>
            <w:webHidden/>
          </w:rPr>
          <w:t>61</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6" w:history="1">
        <w:r w:rsidRPr="008B27E8">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3792406 \h </w:instrText>
        </w:r>
        <w:r>
          <w:rPr>
            <w:noProof/>
            <w:webHidden/>
          </w:rPr>
        </w:r>
        <w:r>
          <w:rPr>
            <w:noProof/>
            <w:webHidden/>
          </w:rPr>
          <w:fldChar w:fldCharType="separate"/>
        </w:r>
        <w:r>
          <w:rPr>
            <w:noProof/>
            <w:webHidden/>
          </w:rPr>
          <w:t>66</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7" w:history="1">
        <w:r w:rsidRPr="008B27E8">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3792407 \h </w:instrText>
        </w:r>
        <w:r>
          <w:rPr>
            <w:noProof/>
            <w:webHidden/>
          </w:rPr>
        </w:r>
        <w:r>
          <w:rPr>
            <w:noProof/>
            <w:webHidden/>
          </w:rPr>
          <w:fldChar w:fldCharType="separate"/>
        </w:r>
        <w:r>
          <w:rPr>
            <w:noProof/>
            <w:webHidden/>
          </w:rPr>
          <w:t>67</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8" w:history="1">
        <w:r w:rsidRPr="008B27E8">
          <w:rPr>
            <w:rStyle w:val="Hyperlink"/>
            <w:noProof/>
          </w:rPr>
          <w:t>Figure 21: Voltage curve during discharge test with arm exercised</w:t>
        </w:r>
        <w:r>
          <w:rPr>
            <w:noProof/>
            <w:webHidden/>
          </w:rPr>
          <w:tab/>
        </w:r>
        <w:r>
          <w:rPr>
            <w:noProof/>
            <w:webHidden/>
          </w:rPr>
          <w:fldChar w:fldCharType="begin"/>
        </w:r>
        <w:r>
          <w:rPr>
            <w:noProof/>
            <w:webHidden/>
          </w:rPr>
          <w:instrText xml:space="preserve"> PAGEREF _Toc353792408 \h </w:instrText>
        </w:r>
        <w:r>
          <w:rPr>
            <w:noProof/>
            <w:webHidden/>
          </w:rPr>
        </w:r>
        <w:r>
          <w:rPr>
            <w:noProof/>
            <w:webHidden/>
          </w:rPr>
          <w:fldChar w:fldCharType="separate"/>
        </w:r>
        <w:r>
          <w:rPr>
            <w:noProof/>
            <w:webHidden/>
          </w:rPr>
          <w:t>67</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09" w:history="1">
        <w:r w:rsidRPr="008B27E8">
          <w:rPr>
            <w:rStyle w:val="Hyperlink"/>
            <w:noProof/>
          </w:rPr>
          <w:t>Figure 22: Revised emergency stop remote circuit.</w:t>
        </w:r>
        <w:r>
          <w:rPr>
            <w:noProof/>
            <w:webHidden/>
          </w:rPr>
          <w:tab/>
        </w:r>
        <w:r>
          <w:rPr>
            <w:noProof/>
            <w:webHidden/>
          </w:rPr>
          <w:fldChar w:fldCharType="begin"/>
        </w:r>
        <w:r>
          <w:rPr>
            <w:noProof/>
            <w:webHidden/>
          </w:rPr>
          <w:instrText xml:space="preserve"> PAGEREF _Toc353792409 \h </w:instrText>
        </w:r>
        <w:r>
          <w:rPr>
            <w:noProof/>
            <w:webHidden/>
          </w:rPr>
        </w:r>
        <w:r>
          <w:rPr>
            <w:noProof/>
            <w:webHidden/>
          </w:rPr>
          <w:fldChar w:fldCharType="separate"/>
        </w:r>
        <w:r>
          <w:rPr>
            <w:noProof/>
            <w:webHidden/>
          </w:rPr>
          <w:t>79</w:t>
        </w:r>
        <w:r>
          <w:rPr>
            <w:noProof/>
            <w:webHidden/>
          </w:rPr>
          <w:fldChar w:fldCharType="end"/>
        </w:r>
      </w:hyperlink>
    </w:p>
    <w:p w:rsidR="00FD4465" w:rsidRDefault="00FD4465">
      <w:pPr>
        <w:pStyle w:val="TableofFigures"/>
        <w:tabs>
          <w:tab w:val="right" w:leader="dot" w:pos="8630"/>
        </w:tabs>
        <w:rPr>
          <w:rFonts w:asciiTheme="minorHAnsi" w:eastAsiaTheme="minorEastAsia" w:hAnsiTheme="minorHAnsi" w:cstheme="minorBidi"/>
          <w:noProof/>
          <w:sz w:val="22"/>
          <w:lang w:bidi="ar-SA"/>
        </w:rPr>
      </w:pPr>
      <w:hyperlink w:anchor="_Toc353792410" w:history="1">
        <w:r w:rsidRPr="008B27E8">
          <w:rPr>
            <w:rStyle w:val="Hyperlink"/>
            <w:noProof/>
          </w:rPr>
          <w:t>Figure 23: Revised emergency stop receiver/aggregator circuit.</w:t>
        </w:r>
        <w:r>
          <w:rPr>
            <w:noProof/>
            <w:webHidden/>
          </w:rPr>
          <w:tab/>
        </w:r>
        <w:r>
          <w:rPr>
            <w:noProof/>
            <w:webHidden/>
          </w:rPr>
          <w:fldChar w:fldCharType="begin"/>
        </w:r>
        <w:r>
          <w:rPr>
            <w:noProof/>
            <w:webHidden/>
          </w:rPr>
          <w:instrText xml:space="preserve"> PAGEREF _Toc353792410 \h </w:instrText>
        </w:r>
        <w:r>
          <w:rPr>
            <w:noProof/>
            <w:webHidden/>
          </w:rPr>
        </w:r>
        <w:r>
          <w:rPr>
            <w:noProof/>
            <w:webHidden/>
          </w:rPr>
          <w:fldChar w:fldCharType="separate"/>
        </w:r>
        <w:r>
          <w:rPr>
            <w:noProof/>
            <w:webHidden/>
          </w:rPr>
          <w:t>80</w:t>
        </w:r>
        <w:r>
          <w:rPr>
            <w:noProof/>
            <w:webHidden/>
          </w:rPr>
          <w:fldChar w:fldCharType="end"/>
        </w:r>
      </w:hyperlink>
    </w:p>
    <w:p w:rsidR="00A04AF9" w:rsidRDefault="00A04AF9" w:rsidP="00A04AF9">
      <w:pPr>
        <w:rPr>
          <w:noProof/>
        </w:rPr>
      </w:pPr>
      <w:r>
        <w:rPr>
          <w:noProof/>
        </w:rPr>
        <w:fldChar w:fldCharType="end"/>
      </w:r>
    </w:p>
    <w:p w:rsidR="00E141B1" w:rsidRDefault="00B06BF6">
      <w:pPr>
        <w:pStyle w:val="Heading1NoNumber"/>
      </w:pPr>
      <w:r w:rsidRPr="00606590">
        <w:lastRenderedPageBreak/>
        <w:t>Abstract</w:t>
      </w:r>
    </w:p>
    <w:p w:rsidR="00660968" w:rsidRDefault="00B06BF6" w:rsidP="00CA427F">
      <w:pPr>
        <w:pStyle w:val="TOC1"/>
      </w:pPr>
      <w:r w:rsidRPr="00F66CBB">
        <w:t xml:space="preserve">This thesis describes the creation of a mobile robot equipped with an industrial robotic manipulator. </w:t>
      </w:r>
      <w:r w:rsidR="00C55C0D">
        <w:t xml:space="preserve">The goals of this project were to minimize cost and development time by using commercially-available hardware and open source software. </w:t>
      </w:r>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4"/>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6" w:name="_Toc3354004521"/>
      <w:bookmarkStart w:id="7" w:name="_Toc335400452"/>
      <w:bookmarkStart w:id="8" w:name="_Toc353177957"/>
      <w:bookmarkStart w:id="9" w:name="_Toc352798778"/>
      <w:bookmarkStart w:id="10" w:name="_Toc353440047"/>
      <w:bookmarkStart w:id="11" w:name="_Toc353792342"/>
      <w:bookmarkEnd w:id="6"/>
      <w:bookmarkEnd w:id="7"/>
      <w:r>
        <w:lastRenderedPageBreak/>
        <w:t>Introduction</w:t>
      </w:r>
      <w:bookmarkEnd w:id="8"/>
      <w:bookmarkEnd w:id="9"/>
      <w:bookmarkEnd w:id="10"/>
      <w:bookmarkEnd w:id="11"/>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Some of the</w:t>
      </w:r>
      <w:r w:rsidR="00366D2F">
        <w:t xml:space="preserve"> </w:t>
      </w:r>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w:t>
      </w:r>
      <w:r w:rsidR="002D6416">
        <w:t xml:space="preserve">named </w:t>
      </w:r>
      <w:r w:rsidR="00C26887">
        <w:t>ABBY</w:t>
      </w:r>
      <w:r>
        <w:t xml:space="preserve">. At a total estimated cost of under </w:t>
      </w:r>
      <w:commentRangeStart w:id="12"/>
      <w:r>
        <w:t>$40,000</w:t>
      </w:r>
      <w:commentRangeEnd w:id="12"/>
      <w:r w:rsidR="002D6416">
        <w:rPr>
          <w:rStyle w:val="CommentReference"/>
        </w:rPr>
        <w:commentReference w:id="12"/>
      </w:r>
      <w:r w:rsidR="00312228">
        <w:t xml:space="preserve"> (See </w:t>
      </w:r>
      <w:r w:rsidR="006B701A">
        <w:fldChar w:fldCharType="begin"/>
      </w:r>
      <w:r w:rsidR="00312228">
        <w:instrText xml:space="preserve"> REF _Ref352755563 \h </w:instrText>
      </w:r>
      <w:r w:rsidR="006B701A">
        <w:fldChar w:fldCharType="separate"/>
      </w:r>
      <w:r w:rsidR="00FD4465">
        <w:t>Appendix 1: Bill of Materials</w:t>
      </w:r>
      <w:r w:rsidR="006B701A">
        <w:fldChar w:fldCharType="end"/>
      </w:r>
      <w:r w:rsidR="00312228">
        <w:t>)</w:t>
      </w:r>
      <w:r>
        <w:t xml:space="preserve">, </w:t>
      </w:r>
      <w:r w:rsidR="00C26887">
        <w:t>ABBY</w:t>
      </w:r>
      <w:r>
        <w:t xml:space="preserve"> is competitively priced with many stationary industrial manipulators. Furthermore, because </w:t>
      </w:r>
      <w:r w:rsidR="00C26887">
        <w:t>ABBY</w:t>
      </w:r>
      <w:r>
        <w:t>’s components are commercially available, they have been individually tested and are mass-produced.</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13" w:name="_Toc353177958"/>
      <w:bookmarkStart w:id="14" w:name="_Toc352798779"/>
      <w:bookmarkStart w:id="15" w:name="_Toc353440048"/>
      <w:bookmarkStart w:id="16" w:name="_Toc353792343"/>
      <w:r>
        <w:lastRenderedPageBreak/>
        <w:t>Industrial Mobile Manipulation</w:t>
      </w:r>
      <w:bookmarkEnd w:id="13"/>
      <w:bookmarkEnd w:id="14"/>
      <w:bookmarkEnd w:id="15"/>
      <w:bookmarkEnd w:id="16"/>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6B701A">
        <w:fldChar w:fldCharType="begin"/>
      </w:r>
      <w:r w:rsidR="003D6362">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6B701A">
        <w:fldChar w:fldCharType="separate"/>
      </w:r>
      <w:r w:rsidR="0099775E" w:rsidRPr="0099775E">
        <w:t>[1]</w:t>
      </w:r>
      <w:r w:rsidR="006B701A">
        <w:fldChar w:fldCharType="end"/>
      </w:r>
      <w:r w:rsidR="002D6416">
        <w:t>.</w:t>
      </w:r>
    </w:p>
    <w:p w:rsidR="009D6921"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6B701A">
        <w:fldChar w:fldCharType="begin"/>
      </w:r>
      <w:r w:rsidR="003D6362">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6B701A">
        <w:fldChar w:fldCharType="separate"/>
      </w:r>
      <w:r w:rsidR="0099775E" w:rsidRPr="0099775E">
        <w:t>[2]</w:t>
      </w:r>
      <w:r w:rsidR="006B701A">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6B701A">
        <w:fldChar w:fldCharType="begin"/>
      </w:r>
      <w:r w:rsidR="003D6362">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6B701A">
        <w:fldChar w:fldCharType="separate"/>
      </w:r>
      <w:r w:rsidR="0099775E" w:rsidRPr="0099775E">
        <w:t>[3]</w:t>
      </w:r>
      <w:r w:rsidR="006B701A">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rsidR="006B701A">
        <w:fldChar w:fldCharType="begin"/>
      </w:r>
      <w:r w:rsidR="003D6362">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6B701A">
        <w:fldChar w:fldCharType="separate"/>
      </w:r>
      <w:r w:rsidR="00DE7A2F" w:rsidRPr="00DE7A2F">
        <w:t>[4]</w:t>
      </w:r>
      <w:r w:rsidR="006B701A">
        <w:fldChar w:fldCharType="end"/>
      </w:r>
      <w:r w:rsidR="002D6416">
        <w:t>.</w:t>
      </w:r>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r w:rsidR="006B701A">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6B701A">
        <w:fldChar w:fldCharType="separate"/>
      </w:r>
      <w:r w:rsidR="00DE7A2F" w:rsidRPr="00DE7A2F">
        <w:t>[5]</w:t>
      </w:r>
      <w:r w:rsidR="006B701A">
        <w:fldChar w:fldCharType="end"/>
      </w:r>
      <w:r w:rsidR="002D6416">
        <w:t>.</w:t>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 xml:space="preserve">Mobile manipulators have made little headway </w:t>
      </w:r>
      <w:r w:rsidR="002F3F95">
        <w:t>in</w:t>
      </w:r>
      <w:r>
        <w:t xml:space="preserve"> industry, partly because of the rarity an</w:t>
      </w:r>
      <w:r w:rsidR="00DE7A2F">
        <w:t>d cost of mobile manipulators</w:t>
      </w:r>
      <w:r w:rsidR="006B701A">
        <w:fldChar w:fldCharType="begin"/>
      </w:r>
      <w:r w:rsidR="003D6362">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6B701A">
        <w:fldChar w:fldCharType="separate"/>
      </w:r>
      <w:r w:rsidR="00DE7A2F" w:rsidRPr="00DE7A2F">
        <w:t>[6]</w:t>
      </w:r>
      <w:r w:rsidR="006B701A">
        <w:fldChar w:fldCharType="end"/>
      </w:r>
      <w:r w:rsidR="002D6416">
        <w:t>.</w:t>
      </w:r>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r w:rsidR="006B701A">
        <w:fldChar w:fldCharType="begin"/>
      </w:r>
      <w:r w:rsidR="003D6362">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6B701A">
        <w:fldChar w:fldCharType="separate"/>
      </w:r>
      <w:r w:rsidR="00DE7A2F" w:rsidRPr="00DE7A2F">
        <w:t>[7]</w:t>
      </w:r>
      <w:r w:rsidR="006B701A">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6B701A">
        <w:fldChar w:fldCharType="begin"/>
      </w:r>
      <w:r w:rsidR="003D6362">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6B701A">
        <w:fldChar w:fldCharType="separate"/>
      </w:r>
      <w:r w:rsidR="00DE7A2F" w:rsidRPr="00DE7A2F">
        <w:t>[8]</w:t>
      </w:r>
      <w:r w:rsidR="006B701A">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C26887">
      <w:pPr>
        <w:pStyle w:val="Heading1"/>
      </w:pPr>
      <w:bookmarkStart w:id="17" w:name="_Toc352798780"/>
      <w:bookmarkStart w:id="18" w:name="_Toc353177959"/>
      <w:bookmarkStart w:id="19" w:name="_Toc353440049"/>
      <w:bookmarkStart w:id="20" w:name="_Toc353792344"/>
      <w:r>
        <w:lastRenderedPageBreak/>
        <w:t>ABBY</w:t>
      </w:r>
      <w:r w:rsidR="00021F0A">
        <w:t xml:space="preserve"> - System Design</w:t>
      </w:r>
      <w:bookmarkEnd w:id="17"/>
      <w:bookmarkEnd w:id="18"/>
      <w:bookmarkEnd w:id="19"/>
      <w:bookmarkEnd w:id="20"/>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21" w:name="_Toc351468815"/>
    </w:p>
    <w:p w:rsidR="0043354B" w:rsidRDefault="009662D3" w:rsidP="0043354B">
      <w:pPr>
        <w:keepNext/>
      </w:pPr>
      <w:bookmarkStart w:id="22"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22"/>
    </w:p>
    <w:p w:rsidR="009662D3" w:rsidRDefault="0043354B" w:rsidP="0043354B">
      <w:pPr>
        <w:pStyle w:val="Caption"/>
        <w:jc w:val="both"/>
      </w:pPr>
      <w:bookmarkStart w:id="23" w:name="_Toc353792388"/>
      <w:r>
        <w:t xml:space="preserve">Figure </w:t>
      </w:r>
      <w:r w:rsidR="002F3F95">
        <w:fldChar w:fldCharType="begin"/>
      </w:r>
      <w:r w:rsidR="002F3F95">
        <w:instrText xml:space="preserve"> SEQ Figure \* ARABIC </w:instrText>
      </w:r>
      <w:r w:rsidR="002F3F95">
        <w:fldChar w:fldCharType="separate"/>
      </w:r>
      <w:r w:rsidR="00FD4465">
        <w:rPr>
          <w:noProof/>
        </w:rPr>
        <w:t>1</w:t>
      </w:r>
      <w:r w:rsidR="002F3F95">
        <w:rPr>
          <w:noProof/>
        </w:rPr>
        <w:fldChar w:fldCharType="end"/>
      </w:r>
      <w:r>
        <w:t>:</w:t>
      </w:r>
      <w:r w:rsidRPr="0043354B">
        <w:t xml:space="preserve"> </w:t>
      </w:r>
      <w:r>
        <w:t>An annotated rendering of the robot showing several major components.</w:t>
      </w:r>
      <w:bookmarkEnd w:id="23"/>
    </w:p>
    <w:p w:rsidR="00C82D64" w:rsidRDefault="00C82D64">
      <w:pPr>
        <w:pStyle w:val="Heading2"/>
      </w:pPr>
      <w:bookmarkStart w:id="24" w:name="_Toc353177960"/>
      <w:bookmarkStart w:id="25" w:name="_Toc352798781"/>
      <w:bookmarkStart w:id="26" w:name="_Toc353440051"/>
      <w:bookmarkStart w:id="27" w:name="_Toc353792345"/>
      <w:r>
        <w:t>Invacare Ranger Wheelchair Base</w:t>
      </w:r>
      <w:bookmarkEnd w:id="21"/>
      <w:bookmarkEnd w:id="24"/>
      <w:bookmarkEnd w:id="25"/>
      <w:bookmarkEnd w:id="26"/>
      <w:bookmarkEnd w:id="27"/>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6B701A">
        <w:fldChar w:fldCharType="begin"/>
      </w:r>
      <w:r w:rsidR="003D6362">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w:t>
      </w:r>
      <w:r w:rsidR="00B243E8">
        <w:t xml:space="preserve">in Section </w:t>
      </w:r>
      <w:r w:rsidR="00B243E8">
        <w:fldChar w:fldCharType="begin"/>
      </w:r>
      <w:r w:rsidR="00B243E8">
        <w:instrText xml:space="preserve"> REF _Ref353783424 \r </w:instrText>
      </w:r>
      <w:r w:rsidR="00B243E8">
        <w:fldChar w:fldCharType="separate"/>
      </w:r>
      <w:r w:rsidR="00FD4465">
        <w:t>0</w:t>
      </w:r>
      <w:r w:rsidR="00B243E8">
        <w:fldChar w:fldCharType="end"/>
      </w:r>
      <w:r>
        <w:t>.</w:t>
      </w:r>
    </w:p>
    <w:p w:rsidR="00C82D64" w:rsidRDefault="00C82D64">
      <w:pPr>
        <w:pStyle w:val="Heading2"/>
      </w:pPr>
      <w:bookmarkStart w:id="28" w:name="_Toc351468816"/>
      <w:bookmarkStart w:id="29" w:name="_Toc353177961"/>
      <w:bookmarkStart w:id="30" w:name="_Toc352798782"/>
      <w:bookmarkStart w:id="31" w:name="_Toc353440052"/>
      <w:bookmarkStart w:id="32" w:name="_Toc353792346"/>
      <w:r>
        <w:t>ABB IRB-120 Robotic Arm</w:t>
      </w:r>
      <w:bookmarkEnd w:id="28"/>
      <w:bookmarkEnd w:id="29"/>
      <w:bookmarkEnd w:id="30"/>
      <w:bookmarkEnd w:id="31"/>
      <w:bookmarkEnd w:id="32"/>
    </w:p>
    <w:p w:rsidR="00C82D64" w:rsidRDefault="00C82D64" w:rsidP="00CA427F">
      <w:r>
        <w:t>The manipulator on the robot is an ABB IRB-120 industrial robotic arm</w:t>
      </w:r>
      <w:r w:rsidR="003D6362">
        <w:fldChar w:fldCharType="begin"/>
      </w:r>
      <w:r w:rsidR="003D6362">
        <w:instrText xml:space="preserve"> ADDIN ZOTERO_ITEM CSL_CITATION {"citationID":"pnd91ia1k","properties":{"formattedCitation":"[10]","plainCitation":"[10]"},"citationItems":[{"id":3,"uris":["http://zotero.org/users/1284010/items/2GIR9Q2I"],"uri":["http://zotero.org/users/1284010/items/2GIR9Q2I"],"itemData":{"id":3,"type":"article","title":"Product Specifications - IRB 120","publisher":"ABB","language":"English","issued":{"date-parts":[["2010"]]},"accessed":{"date-parts":[["2013",2,13]]}}}],"schema":"https://github.com/citation-style-language/schema/raw/master/csl-citation.json"} </w:instrText>
      </w:r>
      <w:r w:rsidR="003D6362">
        <w:fldChar w:fldCharType="separate"/>
      </w:r>
      <w:r w:rsidR="003D6362" w:rsidRPr="003D6362">
        <w:t>[10]</w:t>
      </w:r>
      <w:r w:rsidR="003D6362">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w:t>
      </w:r>
      <w:r w:rsidR="00B243E8">
        <w:t>is</w:t>
      </w:r>
      <w:r>
        <w:t xml:space="preserve"> mounted to the extreme front of the robot, which means its weight exerts a </w:t>
      </w:r>
      <w:r>
        <w:lastRenderedPageBreak/>
        <w:t xml:space="preserve">large moment on the robot. This was a serious consideration in the placement of the robot’s center of mass. It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3D6362">
        <w:fldChar w:fldCharType="begin"/>
      </w:r>
      <w:r w:rsidR="003D6362">
        <w:instrText xml:space="preserve"> ADDIN ZOTERO_ITEM CSL_CITATION {"citationID":"1c14mfpbo2","properties":{"formattedCitation":"[10]","plainCitation":"[10]"},"citationItems":[{"id":3,"uris":["http://zotero.org/users/1284010/items/2GIR9Q2I"],"uri":["http://zotero.org/users/1284010/items/2GIR9Q2I"],"itemData":{"id":3,"type":"article","title":"Product Specifications - IRB 120","publisher":"ABB","language":"English","issued":{"date-parts":[["2010"]]},"accessed":{"date-parts":[["2013",2,13]]}}}],"schema":"https://github.com/citation-style-language/schema/raw/master/csl-citation.json"} </w:instrText>
      </w:r>
      <w:r w:rsidR="003D6362">
        <w:fldChar w:fldCharType="separate"/>
      </w:r>
      <w:r w:rsidR="003D6362" w:rsidRPr="003D6362">
        <w:t>[10]</w:t>
      </w:r>
      <w:r w:rsidR="003D6362">
        <w:fldChar w:fldCharType="end"/>
      </w:r>
      <w:r>
        <w:t>.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33" w:name="_Toc351468817"/>
      <w:bookmarkStart w:id="34" w:name="_Toc353177962"/>
      <w:bookmarkStart w:id="35" w:name="_Toc352798783"/>
      <w:bookmarkStart w:id="36" w:name="_Toc353440053"/>
      <w:bookmarkStart w:id="37" w:name="_Toc353792347"/>
      <w:r>
        <w:t>End Effector</w:t>
      </w:r>
      <w:bookmarkEnd w:id="33"/>
      <w:bookmarkEnd w:id="34"/>
      <w:bookmarkEnd w:id="35"/>
      <w:bookmarkEnd w:id="36"/>
      <w:bookmarkEnd w:id="37"/>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r>
        <w:t>The gripper was primarily chosen based on cost and availability</w:t>
      </w:r>
      <w:r w:rsidR="00C82D64">
        <w:t xml:space="preserve">. A dexterous grasper like the BarrettHand costs about $30k, which would nearly double the cost of this robot. The </w:t>
      </w:r>
      <w:r w:rsidR="00C82D64">
        <w:lastRenderedPageBreak/>
        <w:t xml:space="preserve">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digital pressure switch calibrated to close at 690 kPa and open at 825 kPa. This control circuit can be seen in the power distribution diagram in</w:t>
      </w:r>
      <w:r w:rsidR="000E652D">
        <w:t xml:space="preserve"> </w:t>
      </w:r>
      <w:r w:rsidR="006B701A">
        <w:fldChar w:fldCharType="begin"/>
      </w:r>
      <w:r w:rsidR="000E652D">
        <w:instrText xml:space="preserve"> REF _Ref351926554 \h </w:instrText>
      </w:r>
      <w:r w:rsidR="006B701A">
        <w:fldChar w:fldCharType="separate"/>
      </w:r>
      <w:r w:rsidR="00FD4465">
        <w:t xml:space="preserve">Figure </w:t>
      </w:r>
      <w:r w:rsidR="00FD4465">
        <w:rPr>
          <w:noProof/>
        </w:rPr>
        <w:t>4</w:t>
      </w:r>
      <w:r w:rsidR="006B701A">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w:t>
      </w:r>
      <w:r w:rsidR="003142FC">
        <w:t>,</w:t>
      </w:r>
      <w:r>
        <w:t xml:space="preserve">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w:t>
      </w:r>
      <w:r w:rsidR="003142FC">
        <w:t>The solenoid coils are controlled</w:t>
      </w:r>
      <w:r>
        <w:t xml:space="preserve"> by a custom circuit based on an Arduino microprocesso</w:t>
      </w:r>
      <w:r w:rsidR="00244465">
        <w:t>r development kit, as shown in</w:t>
      </w:r>
      <w:r w:rsidR="00A77258">
        <w:t xml:space="preserve"> </w:t>
      </w:r>
      <w:r w:rsidR="002F3F95">
        <w:fldChar w:fldCharType="begin"/>
      </w:r>
      <w:r w:rsidR="002F3F95">
        <w:instrText xml:space="preserve"> REF _Ref353778933 </w:instrText>
      </w:r>
      <w:r w:rsidR="002F3F95">
        <w:fldChar w:fldCharType="separate"/>
      </w:r>
      <w:r w:rsidR="00FD4465">
        <w:t xml:space="preserve">Figure </w:t>
      </w:r>
      <w:r w:rsidR="00FD4465">
        <w:rPr>
          <w:noProof/>
        </w:rPr>
        <w:t>2</w:t>
      </w:r>
      <w:r w:rsidR="002F3F95">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orking pressure of the pneumatic system, which was set by the pneumatic system’s </w:t>
      </w:r>
      <w:r>
        <w:lastRenderedPageBreak/>
        <w:t>adjustable regulator to 275 kPa. The regulator can be set to any pressure up to the system’s maximum pressure of 825 kPa. The regulator setting was chosen so that the gripping force would be great enough to ensure a strong grasp on manipulated objects without being so great as to damage them.</w:t>
      </w:r>
      <w:r w:rsidR="002F3F95">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fit-shape-to-text:t" inset="0,0,0,0">
              <w:txbxContent>
                <w:p w:rsidR="002F3F95" w:rsidRPr="002D3390" w:rsidRDefault="002F3F95" w:rsidP="00A77258">
                  <w:pPr>
                    <w:pStyle w:val="Caption"/>
                    <w:rPr>
                      <w:rFonts w:cs="Times New Roman"/>
                    </w:rPr>
                  </w:pPr>
                  <w:bookmarkStart w:id="38" w:name="_Ref353778933"/>
                  <w:bookmarkStart w:id="39" w:name="_Toc353792389"/>
                  <w:r>
                    <w:t xml:space="preserve">Figure </w:t>
                  </w:r>
                  <w:r>
                    <w:fldChar w:fldCharType="begin"/>
                  </w:r>
                  <w:r>
                    <w:instrText xml:space="preserve"> SEQ Figure \* ARABIC </w:instrText>
                  </w:r>
                  <w:r>
                    <w:fldChar w:fldCharType="separate"/>
                  </w:r>
                  <w:r>
                    <w:rPr>
                      <w:noProof/>
                    </w:rPr>
                    <w:t>2</w:t>
                  </w:r>
                  <w:r>
                    <w:rPr>
                      <w:noProof/>
                    </w:rPr>
                    <w:fldChar w:fldCharType="end"/>
                  </w:r>
                  <w:bookmarkEnd w:id="38"/>
                  <w:r w:rsidRPr="00A77258">
                    <w:t xml:space="preserve"> </w:t>
                  </w:r>
                  <w:r>
                    <w:t xml:space="preserve">The electrical circuit to control the </w:t>
                  </w:r>
                  <w:r w:rsidRPr="00244465">
                    <w:t>pneumatic</w:t>
                  </w:r>
                  <w:r>
                    <w:t xml:space="preserve"> gripper. Q1 is a 2N7000 NFET</w:t>
                  </w:r>
                  <w:bookmarkEnd w:id="39"/>
                </w:p>
              </w:txbxContent>
            </v:textbox>
            <w10:wrap type="topAndBottom"/>
          </v:shape>
        </w:pict>
      </w:r>
      <w:r w:rsidR="00244465">
        <w:rPr>
          <w:noProof/>
          <w:lang w:bidi="ar-SA"/>
        </w:rPr>
        <w:drawing>
          <wp:anchor distT="0" distB="0" distL="114300" distR="114300" simplePos="0" relativeHeight="251658240" behindDoc="0" locked="0" layoutInCell="1" allowOverlap="1" wp14:anchorId="0E376BCC" wp14:editId="7F2F38D0">
            <wp:simplePos x="0" y="0"/>
            <wp:positionH relativeFrom="page">
              <wp:posOffset>1377950</wp:posOffset>
            </wp:positionH>
            <wp:positionV relativeFrom="page">
              <wp:posOffset>914400</wp:posOffset>
            </wp:positionV>
            <wp:extent cx="5490522" cy="3383280"/>
            <wp:effectExtent l="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90522" cy="33832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C82D64" w:rsidRDefault="00C82D64">
      <w:pPr>
        <w:pStyle w:val="Heading2"/>
      </w:pPr>
      <w:bookmarkStart w:id="40" w:name="_Toc351468818"/>
      <w:bookmarkStart w:id="41" w:name="_Toc353177963"/>
      <w:bookmarkStart w:id="42" w:name="_Toc352798784"/>
      <w:bookmarkStart w:id="43" w:name="_Toc353440054"/>
      <w:bookmarkStart w:id="44" w:name="_Toc353792348"/>
      <w:r>
        <w:t>Custom Frame Design</w:t>
      </w:r>
      <w:bookmarkEnd w:id="40"/>
      <w:bookmarkEnd w:id="41"/>
      <w:bookmarkEnd w:id="42"/>
      <w:bookmarkEnd w:id="43"/>
      <w:bookmarkEnd w:id="44"/>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readily available in the lab, but it has several features that make it a good choice for a prototype robot. Bosch rail is an extruded aluminum product with T-slots running the length of the rail. Because T-slots do not require holes to be drilled in the rail for </w:t>
      </w:r>
      <w:r>
        <w:lastRenderedPageBreak/>
        <w:t xml:space="preserve">mounting, they allow flexibility in adjusting mounting positions on the prototype robot. </w:t>
      </w:r>
      <w:r w:rsidR="00C55C0D">
        <w:t xml:space="preserve">However, the downside of this is that heavy objects mounted to vertical rails, such as the arm, may slip if the bolts are not very tight. </w:t>
      </w:r>
      <w:r>
        <w:t>Because Bosch rail is aluminum, it is easy to machine, but strong and relatively light.</w:t>
      </w:r>
    </w:p>
    <w:p w:rsidR="00A04AF9" w:rsidRDefault="009D23E7" w:rsidP="00AA29F9">
      <w:pPr>
        <w:keepNext/>
        <w:jc w:val="center"/>
      </w:pPr>
      <w:r>
        <w:rPr>
          <w:noProof/>
          <w:lang w:bidi="ar-SA"/>
        </w:rPr>
        <w:drawing>
          <wp:inline distT="0" distB="0" distL="0" distR="0" wp14:anchorId="51A37D3F" wp14:editId="0808B321">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5" w:name="_Toc353792390"/>
      <w:r>
        <w:t xml:space="preserve">Figure </w:t>
      </w:r>
      <w:r w:rsidR="002F3F95">
        <w:fldChar w:fldCharType="begin"/>
      </w:r>
      <w:r w:rsidR="002F3F95">
        <w:instrText xml:space="preserve"> SEQ Figure \* ARABIC </w:instrText>
      </w:r>
      <w:r w:rsidR="002F3F95">
        <w:fldChar w:fldCharType="separate"/>
      </w:r>
      <w:r w:rsidR="00FD4465">
        <w:rPr>
          <w:noProof/>
        </w:rPr>
        <w:t>3</w:t>
      </w:r>
      <w:r w:rsidR="002F3F95">
        <w:rPr>
          <w:noProof/>
        </w:rPr>
        <w:fldChar w:fldCharType="end"/>
      </w:r>
      <w:r>
        <w:t>: ABBY, a mobile industrial manipulator.</w:t>
      </w:r>
      <w:bookmarkEnd w:id="45"/>
    </w:p>
    <w:p w:rsidR="00C82D64" w:rsidRDefault="00C82D64" w:rsidP="00CA427F">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center of mass low, it is not user-friendly in the </w:t>
      </w:r>
      <w:r w:rsidR="003142FC">
        <w:t xml:space="preserve">rare </w:t>
      </w:r>
      <w:r>
        <w:t xml:space="preserve">event that </w:t>
      </w:r>
      <w:r w:rsidR="003142FC">
        <w:t xml:space="preserve">these components require service. </w:t>
      </w:r>
      <w:r>
        <w:t xml:space="preserve">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w:t>
      </w:r>
      <w:r>
        <w:lastRenderedPageBreak/>
        <w:t>mounted on a front panel to place it close to the LIDAR, which is mounted to the front frame rail.</w:t>
      </w:r>
    </w:p>
    <w:p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C82D64" w:rsidRDefault="00C82D64">
      <w:pPr>
        <w:pStyle w:val="Heading2"/>
      </w:pPr>
      <w:bookmarkStart w:id="46" w:name="_Toc351468819"/>
      <w:bookmarkStart w:id="47" w:name="_Toc353177964"/>
      <w:bookmarkStart w:id="48" w:name="_Toc352798785"/>
      <w:bookmarkStart w:id="49" w:name="_Toc353440055"/>
      <w:bookmarkStart w:id="50" w:name="_Toc353792349"/>
      <w:r>
        <w:t>Power</w:t>
      </w:r>
      <w:bookmarkEnd w:id="46"/>
      <w:bookmarkEnd w:id="47"/>
      <w:bookmarkEnd w:id="48"/>
      <w:bookmarkEnd w:id="49"/>
      <w:bookmarkEnd w:id="50"/>
    </w:p>
    <w:p w:rsidR="00FD7709" w:rsidRDefault="00FD7709" w:rsidP="00CA427F">
      <w:r>
        <w:rPr>
          <w:noProof/>
          <w:lang w:bidi="ar-SA"/>
        </w:rPr>
        <w:drawing>
          <wp:inline distT="0" distB="0" distL="0" distR="0" wp14:anchorId="50CCB947" wp14:editId="58ECACC9">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9"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51" w:name="_Ref351926554"/>
      <w:bookmarkStart w:id="52" w:name="_Toc351997938"/>
      <w:bookmarkStart w:id="53" w:name="_Toc353178055"/>
      <w:bookmarkStart w:id="54" w:name="_Toc353440139"/>
      <w:bookmarkStart w:id="55" w:name="_Toc353792391"/>
      <w:r>
        <w:t xml:space="preserve">Figure </w:t>
      </w:r>
      <w:r w:rsidR="006B701A">
        <w:fldChar w:fldCharType="begin"/>
      </w:r>
      <w:r w:rsidR="00851713">
        <w:instrText xml:space="preserve"> SEQ Figure \* ARABIC </w:instrText>
      </w:r>
      <w:r w:rsidR="006B701A">
        <w:fldChar w:fldCharType="separate"/>
      </w:r>
      <w:r w:rsidR="00FD4465">
        <w:rPr>
          <w:noProof/>
        </w:rPr>
        <w:t>4</w:t>
      </w:r>
      <w:r w:rsidR="006B701A">
        <w:fldChar w:fldCharType="end"/>
      </w:r>
      <w:bookmarkEnd w:id="51"/>
      <w:r>
        <w:t>: A block diagram of the power distribution system on the robot.</w:t>
      </w:r>
      <w:bookmarkEnd w:id="52"/>
      <w:bookmarkEnd w:id="53"/>
      <w:bookmarkEnd w:id="54"/>
      <w:bookmarkEnd w:id="55"/>
    </w:p>
    <w:p w:rsidR="00C82D64" w:rsidRDefault="00C82D64" w:rsidP="00CA427F">
      <w:r>
        <w:lastRenderedPageBreak/>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lastRenderedPageBreak/>
        <w:t xml:space="preserve">Much of the electronics on the robot require a lower voltage bus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6B701A">
        <w:fldChar w:fldCharType="begin"/>
      </w:r>
      <w:r w:rsidR="003D6362">
        <w:instrText xml:space="preserve"> ADDIN ZOTERO_ITEM CSL_CITATION {"citationID":"1fp1lsfmqv","properties":{"formattedCitation":"[11]","plainCitation":"[11]"},"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6B701A">
        <w:fldChar w:fldCharType="separate"/>
      </w:r>
      <w:r w:rsidR="003D6362" w:rsidRPr="003D6362">
        <w:t>[11]</w:t>
      </w:r>
      <w:r w:rsidR="006B701A">
        <w:fldChar w:fldCharType="end"/>
      </w:r>
      <w:r w:rsidR="002D6416">
        <w:t>,</w:t>
      </w:r>
      <w:r>
        <w:t xml:space="preserve"> which is powered from the main 24 volt bus. This bus powers the WiFi router, emergency stop circuitry, </w:t>
      </w:r>
      <w:r w:rsidR="00B0322F">
        <w:t>the cRIO interface board, the Kinect camera</w:t>
      </w:r>
      <w:r w:rsidR="00B0322F">
        <w:t>,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B0322F">
        <w:trPr>
          <w:jc w:val="center"/>
        </w:trPr>
        <w:tc>
          <w:tcPr>
            <w:tcW w:w="4421" w:type="dxa"/>
          </w:tcPr>
          <w:p w:rsidR="00FD7709" w:rsidRDefault="00FD7709" w:rsidP="00CA427F">
            <w:r>
              <w:rPr>
                <w:noProof/>
                <w:lang w:bidi="ar-SA"/>
              </w:rPr>
              <w:drawing>
                <wp:inline distT="0" distB="0" distL="0" distR="0" wp14:anchorId="4CC89BA0" wp14:editId="470737F2">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6" w:name="_Ref351927362"/>
            <w:bookmarkStart w:id="57" w:name="_Toc351997939"/>
            <w:bookmarkStart w:id="58" w:name="_Toc353178056"/>
            <w:bookmarkStart w:id="59" w:name="_Toc353792392"/>
            <w:r>
              <w:t xml:space="preserve">Figure </w:t>
            </w:r>
            <w:r w:rsidR="006B701A">
              <w:fldChar w:fldCharType="begin"/>
            </w:r>
            <w:r w:rsidR="00851713">
              <w:instrText xml:space="preserve"> SEQ Figure \* ARABIC </w:instrText>
            </w:r>
            <w:r w:rsidR="006B701A">
              <w:fldChar w:fldCharType="separate"/>
            </w:r>
            <w:r w:rsidR="00FD4465">
              <w:rPr>
                <w:noProof/>
              </w:rPr>
              <w:t>5</w:t>
            </w:r>
            <w:r w:rsidR="006B701A">
              <w:fldChar w:fldCharType="end"/>
            </w:r>
            <w:bookmarkEnd w:id="56"/>
            <w:r>
              <w:t>: 13.8 volt rail dropout when compressor turns on (before addition of filter).</w:t>
            </w:r>
            <w:bookmarkEnd w:id="57"/>
            <w:bookmarkEnd w:id="58"/>
            <w:bookmarkEnd w:id="59"/>
          </w:p>
        </w:tc>
        <w:tc>
          <w:tcPr>
            <w:tcW w:w="4421" w:type="dxa"/>
          </w:tcPr>
          <w:p w:rsidR="00FD7709" w:rsidRDefault="00FD7709" w:rsidP="00CA427F">
            <w:r>
              <w:rPr>
                <w:noProof/>
                <w:lang w:bidi="ar-SA"/>
              </w:rPr>
              <w:drawing>
                <wp:inline distT="0" distB="0" distL="0" distR="0" wp14:anchorId="7AFA0B30" wp14:editId="658C2D31">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0" w:name="_Ref351927434"/>
            <w:bookmarkStart w:id="61" w:name="_Toc351997940"/>
            <w:bookmarkStart w:id="62" w:name="_Toc353178057"/>
            <w:bookmarkStart w:id="63" w:name="_Toc353792393"/>
            <w:r>
              <w:t xml:space="preserve">Figure </w:t>
            </w:r>
            <w:r w:rsidR="006B701A">
              <w:fldChar w:fldCharType="begin"/>
            </w:r>
            <w:r w:rsidR="00851713">
              <w:instrText xml:space="preserve"> SEQ Figure \* ARABIC </w:instrText>
            </w:r>
            <w:r w:rsidR="006B701A">
              <w:fldChar w:fldCharType="separate"/>
            </w:r>
            <w:r w:rsidR="00FD4465">
              <w:rPr>
                <w:noProof/>
              </w:rPr>
              <w:t>6</w:t>
            </w:r>
            <w:r w:rsidR="006B701A">
              <w:fldChar w:fldCharType="end"/>
            </w:r>
            <w:bookmarkEnd w:id="60"/>
            <w:r>
              <w:t>: 13.8 volt rail during compressor turn-on after addition of an LC filter.</w:t>
            </w:r>
            <w:bookmarkEnd w:id="61"/>
            <w:bookmarkEnd w:id="62"/>
            <w:bookmarkEnd w:id="63"/>
          </w:p>
        </w:tc>
      </w:tr>
    </w:tbl>
    <w:p w:rsidR="00C82D64" w:rsidRDefault="00B0322F" w:rsidP="00B0322F">
      <w:r>
        <w:t xml:space="preserve">Because the compressor draws a large amount of current, the 13.8 volt regulator's output would drop to about 5 volts for approximately 450 ms (see </w:t>
      </w:r>
      <w:r>
        <w:fldChar w:fldCharType="begin"/>
      </w:r>
      <w:r>
        <w:instrText xml:space="preserve"> REF _Ref351927362 \h </w:instrText>
      </w:r>
      <w:r>
        <w:fldChar w:fldCharType="separate"/>
      </w:r>
      <w:r w:rsidR="00FD4465">
        <w:t xml:space="preserve">Figure </w:t>
      </w:r>
      <w:r w:rsidR="00FD4465">
        <w:rPr>
          <w:noProof/>
        </w:rPr>
        <w:t>5</w:t>
      </w:r>
      <w:r>
        <w:fldChar w:fldCharType="end"/>
      </w:r>
      <w:r>
        <w:t xml:space="preserve">)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 (including the router), and a 55 </w:t>
      </w:r>
      <w:r>
        <w:rPr>
          <w:rFonts w:ascii="Liberation Serif" w:hAnsi="Liberation Serif"/>
        </w:rPr>
        <w:t>μ</w:t>
      </w:r>
      <w:r>
        <w:t xml:space="preserve">H inductor acts as a current choke to limit the instantaneous current draw when the compressor turns on. </w:t>
      </w:r>
      <w:r>
        <w:fldChar w:fldCharType="begin"/>
      </w:r>
      <w:r>
        <w:instrText xml:space="preserve"> REF _Ref351927434 \h </w:instrText>
      </w:r>
      <w:r>
        <w:fldChar w:fldCharType="separate"/>
      </w:r>
      <w:r w:rsidR="00FD4465">
        <w:t xml:space="preserve">Figure </w:t>
      </w:r>
      <w:r w:rsidR="00FD4465">
        <w:rPr>
          <w:noProof/>
        </w:rPr>
        <w:t>6</w:t>
      </w:r>
      <w:r>
        <w:fldChar w:fldCharType="end"/>
      </w:r>
      <w:r>
        <w:t xml:space="preserve"> shows that this filter </w:t>
      </w:r>
      <w:r>
        <w:lastRenderedPageBreak/>
        <w:t>kept the 13.8 volt rail from dropping below 10 volts, and it recovers to its nominal voltage in under 100 ms. This droop is not enough to cause the router to reboot.</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w:t>
      </w:r>
      <w:r w:rsidR="002F3F95">
        <w:t xml:space="preserve"> Section </w:t>
      </w:r>
      <w:r w:rsidR="002F3F95">
        <w:fldChar w:fldCharType="begin"/>
      </w:r>
      <w:r w:rsidR="002F3F95">
        <w:instrText xml:space="preserve"> REF _Ref353782793 \r </w:instrText>
      </w:r>
      <w:r w:rsidR="002F3F95">
        <w:fldChar w:fldCharType="separate"/>
      </w:r>
      <w:r w:rsidR="00FD4465">
        <w:t>3.7</w:t>
      </w:r>
      <w:r w:rsidR="002F3F95">
        <w:fldChar w:fldCharType="end"/>
      </w:r>
      <w:r w:rsidR="00E40487">
        <w:t xml:space="preserve">). The ADC monitors the main 24 volt bus, the 13.8 volt bus, the power supply to the cRIO (which is protected from rail droop by a peak detector, as shown in </w:t>
      </w:r>
      <w:r w:rsidR="006B701A">
        <w:fldChar w:fldCharType="begin"/>
      </w:r>
      <w:r w:rsidR="00610622">
        <w:instrText xml:space="preserve"> REF _Ref351926554 \h </w:instrText>
      </w:r>
      <w:r w:rsidR="006B701A">
        <w:fldChar w:fldCharType="separate"/>
      </w:r>
      <w:r w:rsidR="00FD4465">
        <w:t xml:space="preserve">Figure </w:t>
      </w:r>
      <w:r w:rsidR="00FD4465">
        <w:rPr>
          <w:noProof/>
        </w:rPr>
        <w:t>4</w:t>
      </w:r>
      <w:r w:rsidR="006B701A">
        <w:fldChar w:fldCharType="end"/>
      </w:r>
      <w:r w:rsidR="00E40487">
        <w:t>), and the rail that powers the drive base, which is switched on and off by the emergency stop circuit.</w:t>
      </w:r>
    </w:p>
    <w:p w:rsidR="00C82D64" w:rsidRDefault="00C82D64">
      <w:pPr>
        <w:pStyle w:val="Heading2"/>
      </w:pPr>
      <w:bookmarkStart w:id="64" w:name="_Toc351468820"/>
      <w:bookmarkStart w:id="65" w:name="_Toc352798786"/>
      <w:bookmarkStart w:id="66" w:name="_Toc353177965"/>
      <w:bookmarkStart w:id="67" w:name="_Toc353440056"/>
      <w:bookmarkStart w:id="68" w:name="_Toc353792350"/>
      <w:commentRangeStart w:id="69"/>
      <w:commentRangeStart w:id="70"/>
      <w:r>
        <w:t>Sensors</w:t>
      </w:r>
      <w:bookmarkEnd w:id="64"/>
      <w:bookmarkEnd w:id="65"/>
      <w:commentRangeEnd w:id="69"/>
      <w:r w:rsidR="00C55C0D">
        <w:rPr>
          <w:rStyle w:val="CommentReference"/>
          <w:rFonts w:ascii="Times New Roman" w:hAnsi="Times New Roman"/>
          <w:b w:val="0"/>
          <w:bCs/>
        </w:rPr>
        <w:commentReference w:id="69"/>
      </w:r>
      <w:commentRangeEnd w:id="70"/>
      <w:r w:rsidR="00C55C0D">
        <w:rPr>
          <w:rStyle w:val="CommentReference"/>
          <w:rFonts w:ascii="Times New Roman" w:hAnsi="Times New Roman"/>
          <w:b w:val="0"/>
          <w:bCs/>
        </w:rPr>
        <w:commentReference w:id="70"/>
      </w:r>
      <w:bookmarkEnd w:id="66"/>
      <w:bookmarkEnd w:id="67"/>
      <w:bookmarkEnd w:id="68"/>
    </w:p>
    <w:p w:rsidR="008456AF" w:rsidRDefault="00FE30C5" w:rsidP="00FD59C9">
      <w:pPr>
        <w:keepNext/>
        <w:jc w:val="center"/>
      </w:pPr>
      <w:bookmarkStart w:id="71" w:name="_Toc351468821"/>
      <w:r>
        <w:rPr>
          <w:noProof/>
          <w:lang w:bidi="ar-SA"/>
        </w:rPr>
        <w:drawing>
          <wp:inline distT="0" distB="0" distL="0" distR="0" wp14:anchorId="009FEA48" wp14:editId="11EB8E05">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2"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72" w:name="_Toc353440140"/>
      <w:bookmarkStart w:id="73" w:name="_Toc353792394"/>
      <w:r>
        <w:t xml:space="preserve">Figure </w:t>
      </w:r>
      <w:r w:rsidR="008456AF">
        <w:fldChar w:fldCharType="begin"/>
      </w:r>
      <w:r>
        <w:instrText xml:space="preserve"> SEQ Figure \* ARABIC </w:instrText>
      </w:r>
      <w:r w:rsidR="008456AF">
        <w:fldChar w:fldCharType="separate"/>
      </w:r>
      <w:r w:rsidR="00FD4465">
        <w:rPr>
          <w:noProof/>
        </w:rPr>
        <w:t>7</w:t>
      </w:r>
      <w:r w:rsidR="008456AF">
        <w:fldChar w:fldCharType="end"/>
      </w:r>
      <w:r>
        <w:t>: Sensors and computing hardware on ABBY</w:t>
      </w:r>
      <w:bookmarkEnd w:id="72"/>
      <w:bookmarkEnd w:id="73"/>
    </w:p>
    <w:bookmarkEnd w:id="71"/>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w:t>
      </w:r>
      <w:r>
        <w:lastRenderedPageBreak/>
        <w:t xml:space="preserve">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FD59C9">
            <w:bookmarkStart w:id="74" w:name="_Toc351468824"/>
            <w:r>
              <w:rPr>
                <w:noProof/>
                <w:lang w:bidi="ar-SA"/>
              </w:rPr>
              <w:drawing>
                <wp:inline distT="0" distB="0" distL="0" distR="0" wp14:anchorId="14B422B2" wp14:editId="5DA3D394">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3"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14:anchorId="70F8ACD7" wp14:editId="0F0BB50F">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4"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FD59C9">
            <w:pPr>
              <w:jc w:val="left"/>
              <w:rPr>
                <w:noProof/>
                <w:lang w:bidi="ar-SA"/>
              </w:rPr>
            </w:pPr>
            <w:bookmarkStart w:id="75" w:name="_Toc351997941"/>
            <w:bookmarkStart w:id="76" w:name="_Toc353178058"/>
            <w:bookmarkStart w:id="77" w:name="_Toc353440141"/>
            <w:bookmarkStart w:id="78" w:name="_Toc353792395"/>
            <w:r w:rsidRPr="002F3F95">
              <w:t xml:space="preserve">Figure </w:t>
            </w:r>
            <w:r w:rsidRPr="002F3F95">
              <w:fldChar w:fldCharType="begin"/>
            </w:r>
            <w:r w:rsidRPr="002F3F95">
              <w:instrText xml:space="preserve"> SEQ Figure \* ARABIC </w:instrText>
            </w:r>
            <w:r w:rsidRPr="002F3F95">
              <w:fldChar w:fldCharType="separate"/>
            </w:r>
            <w:r w:rsidR="00FD4465">
              <w:rPr>
                <w:noProof/>
              </w:rPr>
              <w:t>8</w:t>
            </w:r>
            <w:r w:rsidRPr="002F3F95">
              <w:fldChar w:fldCharType="end"/>
            </w:r>
            <w:r w:rsidRPr="002F3F95">
              <w:t>: The Kinect field of view</w:t>
            </w:r>
            <w:bookmarkEnd w:id="75"/>
            <w:bookmarkEnd w:id="76"/>
            <w:bookmarkEnd w:id="77"/>
            <w:bookmarkEnd w:id="78"/>
          </w:p>
        </w:tc>
        <w:tc>
          <w:tcPr>
            <w:tcW w:w="4788" w:type="dxa"/>
          </w:tcPr>
          <w:p w:rsidR="00FD59C9" w:rsidRPr="002F3F95" w:rsidRDefault="00FD59C9" w:rsidP="00FD59C9">
            <w:pPr>
              <w:jc w:val="left"/>
              <w:rPr>
                <w:noProof/>
                <w:lang w:bidi="ar-SA"/>
              </w:rPr>
            </w:pPr>
            <w:bookmarkStart w:id="79" w:name="_Toc351997942"/>
            <w:bookmarkStart w:id="80" w:name="_Toc353178059"/>
            <w:bookmarkStart w:id="81" w:name="_Toc353440142"/>
            <w:bookmarkStart w:id="82" w:name="_Toc353792396"/>
            <w:r w:rsidRPr="002F3F95">
              <w:t xml:space="preserve">Figure </w:t>
            </w:r>
            <w:r w:rsidRPr="002F3F95">
              <w:fldChar w:fldCharType="begin"/>
            </w:r>
            <w:r w:rsidRPr="002F3F95">
              <w:instrText xml:space="preserve"> SEQ Figure \* ARABIC </w:instrText>
            </w:r>
            <w:r w:rsidRPr="002F3F95">
              <w:fldChar w:fldCharType="separate"/>
            </w:r>
            <w:r w:rsidR="00FD4465">
              <w:rPr>
                <w:noProof/>
              </w:rPr>
              <w:t>9</w:t>
            </w:r>
            <w:r w:rsidRPr="002F3F95">
              <w:fldChar w:fldCharType="end"/>
            </w:r>
            <w:r w:rsidRPr="002F3F95">
              <w:t>: The Kinect mounted to the robot</w:t>
            </w:r>
            <w:bookmarkEnd w:id="79"/>
            <w:bookmarkEnd w:id="80"/>
            <w:bookmarkEnd w:id="81"/>
            <w:bookmarkEnd w:id="82"/>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74"/>
    <w:p w:rsidR="00C82D64" w:rsidRPr="00373846" w:rsidRDefault="00C82D64" w:rsidP="00CA427F">
      <w:r>
        <w:lastRenderedPageBreak/>
        <w:t>An LMS-291 laser ranging sensor (LIDAR) from SICK AG</w:t>
      </w:r>
      <w:r w:rsidR="008E6F27">
        <w:t xml:space="preserve"> of </w:t>
      </w:r>
      <w:r w:rsidR="008E6F27" w:rsidRPr="008E6F27">
        <w:t>Waldkirch, Germany</w:t>
      </w:r>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83" w:name="_Toc351468825"/>
      <w:bookmarkStart w:id="84" w:name="_Ref352767044"/>
      <w:bookmarkStart w:id="85" w:name="_Ref352767101"/>
      <w:bookmarkStart w:id="86" w:name="_Toc353177966"/>
      <w:bookmarkStart w:id="87" w:name="_Toc352798787"/>
      <w:bookmarkStart w:id="88" w:name="_Toc353440057"/>
      <w:bookmarkStart w:id="89" w:name="_Ref353782793"/>
      <w:bookmarkStart w:id="90" w:name="_Toc353792351"/>
      <w:r>
        <w:t>Computing Hardware</w:t>
      </w:r>
      <w:bookmarkEnd w:id="83"/>
      <w:bookmarkEnd w:id="84"/>
      <w:bookmarkEnd w:id="85"/>
      <w:bookmarkEnd w:id="86"/>
      <w:bookmarkEnd w:id="87"/>
      <w:bookmarkEnd w:id="88"/>
      <w:bookmarkEnd w:id="89"/>
      <w:bookmarkEnd w:id="90"/>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rsidR="003D6362">
        <w:fldChar w:fldCharType="begin"/>
      </w:r>
      <w:r w:rsidR="003D6362">
        <w:instrText xml:space="preserve"> ADDIN ZOTERO_ITEM CSL_CITATION {"citationID":"2frm20j3go","properties":{"formattedCitation":"[12]","plainCitation":"[12]"},"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3D6362">
        <w:fldChar w:fldCharType="separate"/>
      </w:r>
      <w:r w:rsidR="003D6362" w:rsidRPr="003D6362">
        <w:t>[12]</w:t>
      </w:r>
      <w:r w:rsidR="003D6362">
        <w:fldChar w:fldCharType="end"/>
      </w:r>
      <w:r>
        <w:t xml:space="preserve">. The case chosen was the smallest micro-ATX case available from major computer vendors, measuring </w:t>
      </w:r>
      <w:r w:rsidR="00A74B09">
        <w:t>0.33m x 0.10 m x 0.39 m</w:t>
      </w:r>
      <w:r>
        <w:t xml:space="preserve">. The case came equipped with a compact AC power supply, but this was replaced with a 24 volt DC power supply so that the robot would not need a </w:t>
      </w:r>
      <w:r w:rsidR="00C26887">
        <w:t xml:space="preserve">second </w:t>
      </w:r>
      <w:r>
        <w:t xml:space="preserve">inverter to supply 115 volts AC. The computer case </w:t>
      </w:r>
      <w:r>
        <w:lastRenderedPageBreak/>
        <w:t xml:space="preserve">and power supply combined cost $155, with the majority of the cost ($90) going toward the DC power </w:t>
      </w:r>
      <w:commentRangeStart w:id="91"/>
      <w:r>
        <w:t>supply</w:t>
      </w:r>
      <w:commentRangeEnd w:id="91"/>
      <w:r w:rsidR="008E6F27">
        <w:rPr>
          <w:rStyle w:val="CommentReference"/>
        </w:rPr>
        <w:commentReference w:id="91"/>
      </w:r>
      <w:r>
        <w:t>.</w:t>
      </w:r>
    </w:p>
    <w:p w:rsidR="00C82D64" w:rsidRDefault="00C82D64" w:rsidP="00CA427F">
      <w:r>
        <w:t>The PC’s processor is an Intel i5 2500k, a four-core processor utilizing Intel’s Sandy Bridge architecture clocked at 3.2 GHz. The PC also has 8 gigabytes of DDR3 RAM and a solid state hard drive</w:t>
      </w:r>
      <w:r w:rsidR="008E6F27">
        <w:t>, which would have cost about $50</w:t>
      </w:r>
      <w:r>
        <w:t xml:space="preserve">. The motherboard, processor, and RAM were purchased specifically for this robot at a cost of $342. Combined, the total cost of the PC for the robot was </w:t>
      </w:r>
      <w:r w:rsidR="00D12086">
        <w:t xml:space="preserve">about </w:t>
      </w:r>
      <w:r>
        <w:t>$</w:t>
      </w:r>
      <w:r w:rsidR="00D12086">
        <w:t>550</w:t>
      </w:r>
      <w:r>
        <w:t>. This cost is consistent with the goal of producing a low-cost mobile manipulation platform, and</w:t>
      </w:r>
      <w:r w:rsidR="002325F9">
        <w:t xml:space="preserve"> </w:t>
      </w:r>
      <w:r w:rsidR="00C26887">
        <w:t xml:space="preserve">will </w:t>
      </w:r>
      <w:r>
        <w:t>continue to drop as computer processers become cheaper and more powerful.</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w:t>
      </w:r>
      <w:r w:rsidR="00C26887">
        <w:t>ABBY</w:t>
      </w:r>
      <w:r>
        <w:t>’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lastRenderedPageBreak/>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6B701A">
        <w:fldChar w:fldCharType="begin"/>
      </w:r>
      <w:r w:rsidR="003D6362">
        <w:instrText xml:space="preserve"> ADDIN ZOTERO_ITEM CSL_CITATION {"citationID":"esld1g2sf","properties":{"formattedCitation":"[13]","plainCitation":"[13]"},"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6B701A">
        <w:fldChar w:fldCharType="separate"/>
      </w:r>
      <w:r w:rsidR="003D6362" w:rsidRPr="003D6362">
        <w:t>[13]</w:t>
      </w:r>
      <w:r w:rsidR="006B701A">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Although this method is useful in industrial environments where the robot executes a predefined path, it is not </w:t>
      </w:r>
      <w:r w:rsidR="00C26887">
        <w:t xml:space="preserve">compatible </w:t>
      </w:r>
      <w:r>
        <w:lastRenderedPageBreak/>
        <w:t>with a dynamic planner. Because of these limitations of the RAPID programming language and operating system, th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r w:rsidR="00DF7207">
        <w:t xml:space="preserve"> All higher-level arm planning functions are performed by the PC.</w:t>
      </w:r>
    </w:p>
    <w:p w:rsidR="00C82D64" w:rsidRPr="004C3DE8" w:rsidRDefault="00C82D64">
      <w:pPr>
        <w:pStyle w:val="Heading2"/>
      </w:pPr>
      <w:bookmarkStart w:id="92" w:name="_Toc352766488"/>
      <w:bookmarkStart w:id="93" w:name="_Toc352766621"/>
      <w:bookmarkStart w:id="94" w:name="_Toc352766723"/>
      <w:bookmarkStart w:id="95" w:name="_Toc353152011"/>
      <w:bookmarkStart w:id="96" w:name="_Toc353177700"/>
      <w:bookmarkStart w:id="97" w:name="_Toc353177970"/>
      <w:bookmarkStart w:id="98" w:name="_Toc353435056"/>
      <w:bookmarkStart w:id="99" w:name="_Toc353435164"/>
      <w:bookmarkStart w:id="100" w:name="_Toc353435272"/>
      <w:bookmarkStart w:id="101" w:name="_Toc353439996"/>
      <w:bookmarkStart w:id="102" w:name="_Toc353440061"/>
      <w:bookmarkStart w:id="103" w:name="__RefHeading__530_1800207281"/>
      <w:bookmarkStart w:id="104" w:name="_Toc352795593"/>
      <w:bookmarkStart w:id="105" w:name="_Toc352798791"/>
      <w:bookmarkStart w:id="106" w:name="_Toc353177971"/>
      <w:bookmarkStart w:id="107" w:name="_Toc351468829"/>
      <w:bookmarkStart w:id="108" w:name="_Toc352798792"/>
      <w:bookmarkStart w:id="109" w:name="_Toc353440062"/>
      <w:bookmarkStart w:id="110" w:name="_Toc353792352"/>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4C3DE8">
        <w:t>R</w:t>
      </w:r>
      <w:r w:rsidR="001B61F0">
        <w:t xml:space="preserve">obot </w:t>
      </w:r>
      <w:r w:rsidRPr="004C3DE8">
        <w:t>O</w:t>
      </w:r>
      <w:r w:rsidR="001B61F0">
        <w:t xml:space="preserve">perating </w:t>
      </w:r>
      <w:r w:rsidRPr="004C3DE8">
        <w:t>S</w:t>
      </w:r>
      <w:r w:rsidR="001B61F0">
        <w:t>ystem</w:t>
      </w:r>
      <w:bookmarkEnd w:id="106"/>
      <w:bookmarkEnd w:id="107"/>
      <w:bookmarkEnd w:id="108"/>
      <w:bookmarkEnd w:id="109"/>
      <w:bookmarkEnd w:id="110"/>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w:t>
      </w:r>
      <w:r>
        <w:lastRenderedPageBreak/>
        <w:t>topics for other nodes to subscribe to. Many ROS nodes</w:t>
      </w:r>
      <w:r w:rsidR="002325F9">
        <w:t xml:space="preserve"> </w:t>
      </w:r>
      <w:r w:rsidR="00C26887">
        <w:t xml:space="preserve">may </w:t>
      </w:r>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456AF">
        <w:fldChar w:fldCharType="begin"/>
      </w:r>
      <w:r w:rsidR="003D6362">
        <w:instrText xml:space="preserve"> ADDIN ZOTERO_ITEM CSL_CITATION {"citationID":"4itaqa0it","properties":{"formattedCitation":"[14]","plainCitation":"[14]"},"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456AF">
        <w:fldChar w:fldCharType="separate"/>
      </w:r>
      <w:r w:rsidR="003D6362" w:rsidRPr="003D6362">
        <w:t>[14]</w:t>
      </w:r>
      <w:r w:rsidR="008456AF">
        <w:fldChar w:fldCharType="end"/>
      </w:r>
      <w:r w:rsidR="002D6416">
        <w:t>.</w:t>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8456AF">
        <w:fldChar w:fldCharType="begin"/>
      </w:r>
      <w:r w:rsidR="003D6362">
        <w:instrText xml:space="preserve"> ADDIN ZOTERO_ITEM CSL_CITATION {"citationID":"r17dll8ml","properties":{"formattedCitation":"[14]","plainCitation":"[14]"},"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456AF">
        <w:fldChar w:fldCharType="separate"/>
      </w:r>
      <w:r w:rsidR="003D6362" w:rsidRPr="003D6362">
        <w:t>[14]</w:t>
      </w:r>
      <w:r w:rsidR="008456AF">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6B701A">
        <w:fldChar w:fldCharType="begin"/>
      </w:r>
      <w:r w:rsidR="003D6362">
        <w:instrText xml:space="preserve"> ADDIN ZOTERO_ITEM CSL_CITATION {"citationID":"1bs671p95v","properties":{"formattedCitation":"[15]","plainCitation":"[15]"},"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6B701A">
        <w:fldChar w:fldCharType="separate"/>
      </w:r>
      <w:r w:rsidR="003D6362" w:rsidRPr="003D6362">
        <w:t>[15]</w:t>
      </w:r>
      <w:r w:rsidR="006B701A">
        <w:fldChar w:fldCharType="end"/>
      </w:r>
      <w:r w:rsidR="002D6416">
        <w:t>.</w:t>
      </w:r>
    </w:p>
    <w:p w:rsidR="00E141B1" w:rsidRDefault="00C82D64">
      <w:pPr>
        <w:pStyle w:val="Heading3"/>
      </w:pPr>
      <w:bookmarkStart w:id="111" w:name="_Toc351468830"/>
      <w:bookmarkStart w:id="112" w:name="_Toc353177972"/>
      <w:bookmarkStart w:id="113" w:name="_Toc352798793"/>
      <w:bookmarkStart w:id="114" w:name="_Toc353440063"/>
      <w:bookmarkStart w:id="115" w:name="_Toc353792353"/>
      <w:r>
        <w:lastRenderedPageBreak/>
        <w:t>The Robot Model</w:t>
      </w:r>
      <w:bookmarkEnd w:id="111"/>
      <w:bookmarkEnd w:id="112"/>
      <w:bookmarkEnd w:id="113"/>
      <w:bookmarkEnd w:id="114"/>
      <w:bookmarkEnd w:id="115"/>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Simulation, </w:t>
      </w:r>
      <w:r>
        <w:t xml:space="preserve">and visualization in the Rviz GUI application. </w:t>
      </w:r>
      <w:r w:rsidR="00C26887">
        <w:t>ABBY</w:t>
      </w:r>
      <w:r>
        <w:t xml:space="preserve"> is fully defined in a modular URDF file generated using the ROS xacro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 xml:space="preserve">necessary sensor frames as mass-less links. This makes it easy to reuse the sensors in models of this and other robots by simply importing the xacro macros. The macros each define a sensor root link at an externally visible point on the sensor body. This is much easier than the </w:t>
      </w:r>
      <w:r>
        <w:lastRenderedPageBreak/>
        <w:t>previous method of manually publishing a transform from the robot root link to the sensor frame because the sensor frame is located inside the body of the sensor and consequently difficult to locate on the physical robot.</w:t>
      </w:r>
    </w:p>
    <w:p w:rsidR="002325F9" w:rsidRDefault="002325F9" w:rsidP="002325F9">
      <w:pPr>
        <w:keepNext/>
      </w:pPr>
      <w:r>
        <w:rPr>
          <w:noProof/>
          <w:lang w:bidi="ar-SA"/>
        </w:rPr>
        <w:drawing>
          <wp:inline distT="0" distB="0" distL="0" distR="0" wp14:anchorId="4F2DCB27" wp14:editId="2AD774AE">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5"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2325F9" w:rsidRDefault="002325F9" w:rsidP="002325F9">
      <w:pPr>
        <w:pStyle w:val="Caption"/>
        <w:jc w:val="both"/>
        <w:rPr>
          <w:highlight w:val="yellow"/>
        </w:rPr>
      </w:pPr>
      <w:bookmarkStart w:id="116" w:name="_Toc351997943"/>
      <w:bookmarkStart w:id="117" w:name="_Toc353178060"/>
      <w:bookmarkStart w:id="118" w:name="_Toc353792397"/>
      <w:r>
        <w:t xml:space="preserve">Figure </w:t>
      </w:r>
      <w:r>
        <w:fldChar w:fldCharType="begin"/>
      </w:r>
      <w:r>
        <w:instrText xml:space="preserve"> SEQ Figure \* ARABIC </w:instrText>
      </w:r>
      <w:r>
        <w:fldChar w:fldCharType="separate"/>
      </w:r>
      <w:r w:rsidR="00FD4465">
        <w:rPr>
          <w:noProof/>
        </w:rPr>
        <w:t>10</w:t>
      </w:r>
      <w:r>
        <w:fldChar w:fldCharType="end"/>
      </w:r>
      <w:r>
        <w:t>:ABBY’s robot model, LIDAR data (green points), and Kinect point cloud (multicolored points) visualized in Rviz</w:t>
      </w:r>
      <w:bookmarkEnd w:id="116"/>
      <w:bookmarkEnd w:id="117"/>
      <w:bookmarkEnd w:id="118"/>
    </w:p>
    <w:p w:rsidR="00C82D64" w:rsidRDefault="00C82D64" w:rsidP="00CA427F">
      <w:r>
        <w:t xml:space="preserve">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w:t>
      </w:r>
      <w:r>
        <w:lastRenderedPageBreak/>
        <w:t>coordinates and vice versa. It was also used to generate the arm navigation package that performs trajectory planning for the arm.</w:t>
      </w:r>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9" w:name="__RefHeading__536_1800207281"/>
      <w:bookmarkStart w:id="120" w:name="_Toc351468831"/>
      <w:bookmarkStart w:id="121" w:name="_Toc353177973"/>
      <w:bookmarkStart w:id="122" w:name="_Toc352798794"/>
      <w:bookmarkStart w:id="123" w:name="_Toc353440064"/>
      <w:bookmarkStart w:id="124" w:name="_Toc353792354"/>
      <w:bookmarkEnd w:id="119"/>
      <w:r>
        <w:t>Hardware Drivers</w:t>
      </w:r>
      <w:bookmarkEnd w:id="120"/>
      <w:bookmarkEnd w:id="121"/>
      <w:bookmarkEnd w:id="122"/>
      <w:bookmarkEnd w:id="123"/>
      <w:bookmarkEnd w:id="124"/>
    </w:p>
    <w:p w:rsidR="00C82D64" w:rsidRDefault="00C82D64" w:rsidP="00CA427F">
      <w:bookmarkStart w:id="125" w:name="__RefHeading__532_1800207281"/>
      <w:bookmarkEnd w:id="125"/>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r>
        <w:t>ABBY</w:t>
      </w:r>
      <w:r w:rsidR="00C82D64">
        <w:t>'s Kinect camera and SICK LIDAR use preexisting open source drivers</w:t>
      </w:r>
      <w:r w:rsidR="006B701A">
        <w:fldChar w:fldCharType="begin"/>
      </w:r>
      <w:r w:rsidR="003D6362">
        <w:instrText xml:space="preserve"> ADDIN ZOTERO_ITEM CSL_CITATION {"citationID":"1iip6bbjaf","properties":{"formattedCitation":"[16]","plainCitation":"[16]"},"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instrText>
      </w:r>
      <w:r w:rsidR="006B701A">
        <w:fldChar w:fldCharType="separate"/>
      </w:r>
      <w:r w:rsidR="003D6362" w:rsidRPr="003D6362">
        <w:t>[16]</w:t>
      </w:r>
      <w:r w:rsidR="006B701A">
        <w:fldChar w:fldCharType="end"/>
      </w:r>
      <w:r w:rsidR="006B701A">
        <w:fldChar w:fldCharType="begin"/>
      </w:r>
      <w:r w:rsidR="003D6362">
        <w:instrText xml:space="preserve"> ADDIN ZOTERO_ITEM CSL_CITATION {"citationID":"1m32ha9es8","properties":{"formattedCitation":"[17]","plainCitation":"[17]"},"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instrText>
      </w:r>
      <w:r w:rsidR="006B701A">
        <w:fldChar w:fldCharType="separate"/>
      </w:r>
      <w:r w:rsidR="003D6362" w:rsidRPr="003D6362">
        <w:t>[17]</w:t>
      </w:r>
      <w:r w:rsidR="006B701A">
        <w:fldChar w:fldCharType="end"/>
      </w:r>
      <w:r w:rsidR="00C82D64">
        <w:t xml:space="preserve">. The ROS driver node for the mobile base was developed previously by </w:t>
      </w:r>
      <w:r w:rsidR="003C6932">
        <w:t xml:space="preserve">this </w:t>
      </w:r>
      <w:r w:rsidR="00C82D64">
        <w:t>lab for other robots using the same hardware, and required limited modification for</w:t>
      </w:r>
      <w:r w:rsidR="000942D4">
        <w:t xml:space="preserve"> this robot</w:t>
      </w:r>
      <w:r w:rsidR="006B701A">
        <w:fldChar w:fldCharType="begin"/>
      </w:r>
      <w:r w:rsidR="003D6362">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rsidR="002D6416">
        <w:t>.</w:t>
      </w:r>
      <w:r w:rsidR="00C82D64">
        <w:t xml:space="preserve"> The driver for the ABB robotic arm was written for this project in collaboration with the Southwest Research Institute (SWRI) of San Antonio, Texas.</w:t>
      </w:r>
    </w:p>
    <w:p w:rsidR="00E141B1" w:rsidRDefault="00C82D64">
      <w:pPr>
        <w:tabs>
          <w:tab w:val="left" w:pos="8190"/>
        </w:tabs>
      </w:pPr>
      <w:bookmarkStart w:id="126" w:name="__RefHeading__534_1800207281"/>
      <w:bookmarkEnd w:id="126"/>
      <w:r>
        <w:t xml:space="preserve">The mobile base is controlled by software running on the cRIO, as described </w:t>
      </w:r>
      <w:r w:rsidR="002325F9">
        <w:t>in S</w:t>
      </w:r>
      <w:r w:rsidR="00C23EE7">
        <w:t xml:space="preserve">ection </w:t>
      </w:r>
      <w:r w:rsidR="006B701A">
        <w:fldChar w:fldCharType="begin"/>
      </w:r>
      <w:r w:rsidR="00C23EE7">
        <w:instrText xml:space="preserve"> REF _Ref352767044 \r \h </w:instrText>
      </w:r>
      <w:r w:rsidR="006B701A">
        <w:fldChar w:fldCharType="separate"/>
      </w:r>
      <w:r w:rsidR="00FD4465">
        <w:t>3.7</w:t>
      </w:r>
      <w:r w:rsidR="006B701A">
        <w:fldChar w:fldCharType="end"/>
      </w:r>
      <w:r w:rsidR="00C23EE7">
        <w:t xml:space="preserve"> </w:t>
      </w:r>
      <w:r w:rsidR="006B701A">
        <w:fldChar w:fldCharType="begin"/>
      </w:r>
      <w:r w:rsidR="00C23EE7">
        <w:instrText xml:space="preserve"> REF _Ref352767101 \p \h </w:instrText>
      </w:r>
      <w:r w:rsidR="006B701A">
        <w:fldChar w:fldCharType="separate"/>
      </w:r>
      <w:r w:rsidR="00FD4465">
        <w:t>above</w:t>
      </w:r>
      <w:r w:rsidR="006B701A">
        <w:fldChar w:fldCharType="end"/>
      </w:r>
      <w:r>
        <w:t xml:space="preserve">. The cRIO sends data to the PC containing information about the robot's pose, </w:t>
      </w:r>
      <w:r>
        <w:lastRenderedPageBreak/>
        <w:t xml:space="preserve">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 xml:space="preserve">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w:t>
      </w:r>
      <w:r w:rsidRPr="00434800">
        <w:lastRenderedPageBreak/>
        <w:t>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6B701A">
        <w:fldChar w:fldCharType="begin"/>
      </w:r>
      <w:r w:rsidR="003D6362">
        <w:instrText xml:space="preserve"> ADDIN ZOTERO_ITEM CSL_CITATION {"citationID":"j1gpdu8v5","properties":{"formattedCitation":"[18]","plainCitation":"[18]"},"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6B701A">
        <w:fldChar w:fldCharType="separate"/>
      </w:r>
      <w:r w:rsidR="003D6362" w:rsidRPr="003D6362">
        <w:t>[18]</w:t>
      </w:r>
      <w:r w:rsidR="006B701A">
        <w:fldChar w:fldCharType="end"/>
      </w:r>
      <w:r>
        <w:t xml:space="preserve">. </w:t>
      </w:r>
      <w:r w:rsidRPr="00434800">
        <w:t xml:space="preserve">In order to implement a service on the Arduino, changes were made to the ROS Serial bridge node and microcontroller code </w:t>
      </w:r>
      <w:r>
        <w:t>to enable support of services</w:t>
      </w:r>
      <w:r w:rsidR="006B701A">
        <w:fldChar w:fldCharType="begin"/>
      </w:r>
      <w:r w:rsidR="003D6362">
        <w:instrText xml:space="preserve"> ADDIN ZOTERO_ITEM CSL_CITATION {"citationID":"1tm2eoi70t","properties":{"formattedCitation":"[19]","plainCitation":"[19]"},"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6B701A">
        <w:fldChar w:fldCharType="separate"/>
      </w:r>
      <w:r w:rsidR="003D6362" w:rsidRPr="003D6362">
        <w:t>[19]</w:t>
      </w:r>
      <w:r w:rsidR="006B701A">
        <w:fldChar w:fldCharType="end"/>
      </w:r>
      <w:r>
        <w:t>.</w:t>
      </w:r>
    </w:p>
    <w:p w:rsidR="00C82D64" w:rsidRDefault="00C82D64" w:rsidP="00CA427F">
      <w:r>
        <w:t>ROS Industrial is a project led by SWRI to develop a standard ROS framework for us</w:t>
      </w:r>
      <w:r w:rsidR="000942D4">
        <w:t>ing ROS with industrial robots</w:t>
      </w:r>
      <w:r w:rsidR="006B701A">
        <w:fldChar w:fldCharType="begin"/>
      </w:r>
      <w:r w:rsidR="003D6362">
        <w:instrText xml:space="preserve"> ADDIN ZOTERO_ITEM CSL_CITATION {"citationID":"6b3dg9lc8","properties":{"formattedCitation":"[20]","plainCitation":"[20]"},"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6B701A">
        <w:fldChar w:fldCharType="separate"/>
      </w:r>
      <w:r w:rsidR="003D6362" w:rsidRPr="003D6362">
        <w:t>[20]</w:t>
      </w:r>
      <w:r w:rsidR="006B701A">
        <w:fldChar w:fldCharType="end"/>
      </w:r>
      <w:r w:rsidR="002D6416">
        <w:t>.</w:t>
      </w:r>
      <w:r>
        <w:t xml:space="preserve"> </w:t>
      </w:r>
      <w:r w:rsidR="00C26887">
        <w:t>ABBY</w:t>
      </w:r>
      <w:r>
        <w:t xml:space="preserve"> uses the ROS Industrial framework of messages and driver nodes to control the IRB-120 using the IRC5 Compact. </w:t>
      </w:r>
      <w:r w:rsidR="00C26887">
        <w:t>ABBY</w:t>
      </w:r>
      <w:r>
        <w:t xml:space="preserve">'s ROS Industrial driver was written specifically for this project, </w:t>
      </w:r>
      <w:r w:rsidR="00C23EE7">
        <w:t>and has been</w:t>
      </w:r>
      <w:r>
        <w:t xml:space="preserve"> incorporated into the ROS Industrial codebase.</w:t>
      </w:r>
    </w:p>
    <w:p w:rsidR="00C23EE7" w:rsidRDefault="00C23EE7"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w:t>
      </w:r>
      <w:r w:rsidR="00117AA4">
        <w:t xml:space="preserve">are defined </w:t>
      </w:r>
      <w:r>
        <w:t>as low</w:t>
      </w:r>
      <w:r w:rsidR="00117AA4">
        <w:t>-</w:t>
      </w:r>
      <w:r>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t xml:space="preserve"> points in most cases, so the maximum trajectory length was set to </w:t>
      </w:r>
      <w:r w:rsidR="00A77258">
        <w:t>50</w:t>
      </w:r>
      <w:r>
        <w:t>0.</w:t>
      </w:r>
    </w:p>
    <w:p w:rsidR="00E141B1" w:rsidRDefault="00C82D64">
      <w:r>
        <w:lastRenderedPageBreak/>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w:t>
      </w:r>
      <w:r w:rsidR="006B701A">
        <w:fldChar w:fldCharType="begin"/>
      </w:r>
      <w:r w:rsidR="003D6362">
        <w:instrText xml:space="preserve"> ADDIN ZOTERO_ITEM CSL_CITATION {"citationID":"2ad4on8kvi","properties":{"formattedCitation":"[21]","plainCitation":"[21]"},"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6B701A">
        <w:fldChar w:fldCharType="separate"/>
      </w:r>
      <w:r w:rsidR="003D6362" w:rsidRPr="003D6362">
        <w:t>[21]</w:t>
      </w:r>
      <w:r w:rsidR="006B701A">
        <w:fldChar w:fldCharType="end"/>
      </w:r>
      <w:r w:rsidR="002D6416">
        <w:t>.</w:t>
      </w:r>
    </w:p>
    <w:p w:rsidR="00021F0A" w:rsidRDefault="00021F0A">
      <w:pPr>
        <w:pStyle w:val="Heading1"/>
      </w:pPr>
      <w:bookmarkStart w:id="127" w:name="_Toc353152015"/>
      <w:bookmarkStart w:id="128" w:name="_Toc353177704"/>
      <w:bookmarkStart w:id="129" w:name="_Toc353177974"/>
      <w:bookmarkStart w:id="130" w:name="_Toc353435060"/>
      <w:bookmarkStart w:id="131" w:name="_Toc353435168"/>
      <w:bookmarkStart w:id="132" w:name="_Toc353435276"/>
      <w:bookmarkStart w:id="133" w:name="_Toc353440000"/>
      <w:bookmarkStart w:id="134" w:name="_Toc353440065"/>
      <w:bookmarkStart w:id="135" w:name="_Toc352795597"/>
      <w:bookmarkStart w:id="136" w:name="_Toc352798795"/>
      <w:bookmarkStart w:id="137" w:name="_Toc353177975"/>
      <w:bookmarkStart w:id="138" w:name="_Toc352798796"/>
      <w:bookmarkStart w:id="139" w:name="_Toc353440066"/>
      <w:bookmarkStart w:id="140" w:name="_Toc353792355"/>
      <w:bookmarkEnd w:id="127"/>
      <w:bookmarkEnd w:id="128"/>
      <w:bookmarkEnd w:id="129"/>
      <w:bookmarkEnd w:id="130"/>
      <w:bookmarkEnd w:id="131"/>
      <w:bookmarkEnd w:id="132"/>
      <w:bookmarkEnd w:id="133"/>
      <w:bookmarkEnd w:id="134"/>
      <w:bookmarkEnd w:id="135"/>
      <w:bookmarkEnd w:id="136"/>
      <w:r>
        <w:lastRenderedPageBreak/>
        <w:t>Experimental Software</w:t>
      </w:r>
      <w:bookmarkEnd w:id="137"/>
      <w:bookmarkEnd w:id="138"/>
      <w:bookmarkEnd w:id="139"/>
      <w:bookmarkEnd w:id="140"/>
    </w:p>
    <w:p w:rsidR="00E141B1" w:rsidRDefault="004B32C0">
      <w:bookmarkStart w:id="141" w:name="_Toc351559255"/>
      <w:r>
        <w:t xml:space="preserve">New software </w:t>
      </w:r>
      <w:r w:rsidR="00C23EE7">
        <w:t xml:space="preserve">packages were developed for ABBY, both to increase the capabilities of the platform and to test those capabilities.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42" w:name="_Toc352795599"/>
      <w:bookmarkStart w:id="143" w:name="_Toc352798797"/>
      <w:bookmarkStart w:id="144" w:name="_Toc352795600"/>
      <w:bookmarkStart w:id="145" w:name="_Toc352798798"/>
      <w:bookmarkStart w:id="146" w:name="_Toc352795601"/>
      <w:bookmarkStart w:id="147" w:name="_Toc352798799"/>
      <w:bookmarkStart w:id="148" w:name="_Toc352795602"/>
      <w:bookmarkStart w:id="149" w:name="_Toc352798800"/>
      <w:bookmarkStart w:id="150" w:name="_Toc352798801"/>
      <w:bookmarkStart w:id="151" w:name="_Toc353440067"/>
      <w:bookmarkStart w:id="152" w:name="_Toc353792356"/>
      <w:bookmarkEnd w:id="142"/>
      <w:bookmarkEnd w:id="143"/>
      <w:bookmarkEnd w:id="144"/>
      <w:bookmarkEnd w:id="145"/>
      <w:bookmarkEnd w:id="146"/>
      <w:bookmarkEnd w:id="147"/>
      <w:bookmarkEnd w:id="148"/>
      <w:bookmarkEnd w:id="149"/>
      <w:r>
        <w:t>Mobile Base Planning</w:t>
      </w:r>
      <w:bookmarkEnd w:id="150"/>
      <w:bookmarkEnd w:id="151"/>
      <w:bookmarkEnd w:id="152"/>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53" w:name="_Toc353152017"/>
      <w:bookmarkStart w:id="154" w:name="_Toc353177706"/>
      <w:bookmarkStart w:id="155" w:name="_Toc353177976"/>
      <w:bookmarkStart w:id="156" w:name="_Toc353152020"/>
      <w:bookmarkStart w:id="157" w:name="_Toc353177709"/>
      <w:bookmarkStart w:id="158" w:name="_Toc353177979"/>
      <w:bookmarkStart w:id="159" w:name="_Toc353435066"/>
      <w:bookmarkStart w:id="160" w:name="_Toc353435174"/>
      <w:bookmarkStart w:id="161" w:name="_Toc351559257"/>
      <w:bookmarkEnd w:id="141"/>
      <w:bookmarkEnd w:id="153"/>
      <w:bookmarkEnd w:id="154"/>
      <w:bookmarkEnd w:id="155"/>
      <w:bookmarkEnd w:id="156"/>
      <w:bookmarkEnd w:id="157"/>
      <w:bookmarkEnd w:id="158"/>
      <w:bookmarkEnd w:id="159"/>
      <w:bookmarkEnd w:id="160"/>
    </w:p>
    <w:p w:rsidR="00E141B1" w:rsidRDefault="0053034D">
      <w:pPr>
        <w:pStyle w:val="Heading3"/>
      </w:pPr>
      <w:bookmarkStart w:id="162" w:name="_Toc353177981"/>
      <w:bookmarkStart w:id="163" w:name="_Toc352798802"/>
      <w:bookmarkStart w:id="164" w:name="_Toc353440068"/>
      <w:bookmarkStart w:id="165" w:name="_Toc353792357"/>
      <w:r>
        <w:t>Localization</w:t>
      </w:r>
      <w:bookmarkEnd w:id="161"/>
      <w:bookmarkEnd w:id="162"/>
      <w:bookmarkEnd w:id="163"/>
      <w:bookmarkEnd w:id="164"/>
      <w:bookmarkEnd w:id="165"/>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lly simple. Odometry, </w:t>
      </w:r>
      <w:r>
        <w:t>as implemented on ABBY, requires</w:t>
      </w:r>
      <w:r w:rsidR="0053034D">
        <w:t xml:space="preserve"> 14 mathematical operations (7 addition, 4 multiplication, and 3 trigonometric</w:t>
      </w:r>
      <w:r w:rsidR="004D686C">
        <w:t>, as shown in</w:t>
      </w:r>
      <w:r w:rsidR="00521E15">
        <w:t xml:space="preserve"> </w:t>
      </w:r>
      <w:r w:rsidR="00521E15">
        <w:fldChar w:fldCharType="begin"/>
      </w:r>
      <w:r w:rsidR="00521E15">
        <w:instrText xml:space="preserve"> REF _Ref353175861 \h </w:instrText>
      </w:r>
      <w:r w:rsidR="00521E15">
        <w:fldChar w:fldCharType="separate"/>
      </w:r>
      <w:r w:rsidR="00FD4465">
        <w:t xml:space="preserve">Algorithm </w:t>
      </w:r>
      <w:r w:rsidR="00FD4465">
        <w:rPr>
          <w:noProof/>
        </w:rPr>
        <w:t>1</w:t>
      </w:r>
      <w:r w:rsidR="00521E15">
        <w:fldChar w:fldCharType="end"/>
      </w:r>
      <w:r w:rsidR="00521E15">
        <w:t xml:space="preserve"> </w:t>
      </w:r>
      <w:r w:rsidR="00521E15">
        <w:fldChar w:fldCharType="begin"/>
      </w:r>
      <w:r w:rsidR="00521E15">
        <w:instrText xml:space="preserve"> REF _Ref353642369 \p \h </w:instrText>
      </w:r>
      <w:r w:rsidR="00521E15">
        <w:fldChar w:fldCharType="separate"/>
      </w:r>
      <w:r w:rsidR="00FD4465">
        <w:t>below</w:t>
      </w:r>
      <w:r w:rsidR="00521E15">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2F3F95"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6" o:title=""/>
          </v:shape>
          <o:OLEObject Type="Embed" ProgID="Equation.3" ShapeID="_x0000_i1025" DrawAspect="Content" ObjectID="_1427534371" r:id="rId27"/>
        </w:object>
      </w:r>
    </w:p>
    <w:p w:rsidR="00330422" w:rsidRDefault="00330422" w:rsidP="00330422">
      <w:pPr>
        <w:pStyle w:val="algorithm"/>
      </w:pPr>
      <w:r w:rsidRPr="00C366B4">
        <w:object w:dxaOrig="1980" w:dyaOrig="360">
          <v:shape id="_x0000_i1026" type="#_x0000_t75" style="width:99.15pt;height:17.75pt" o:ole="" filled="t">
            <v:fill color2="black"/>
            <v:imagedata r:id="rId28" o:title=""/>
          </v:shape>
          <o:OLEObject Type="Embed" ProgID="Equation.3" ShapeID="_x0000_i1026" DrawAspect="Content" ObjectID="_1427534372" r:id="rId29"/>
        </w:object>
      </w:r>
    </w:p>
    <w:p w:rsidR="00330422" w:rsidRPr="00AA0B7C" w:rsidRDefault="002F3F95"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30" o:title=""/>
          </v:shape>
          <o:OLEObject Type="Embed" ProgID="Equation.3" ShapeID="_x0000_i1027" DrawAspect="Content" ObjectID="_1427534373" r:id="rId31"/>
        </w:object>
      </w:r>
    </w:p>
    <w:p w:rsidR="00330422" w:rsidRPr="00AA0B7C" w:rsidRDefault="002F3F95"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2" o:title=""/>
          </v:shape>
          <o:OLEObject Type="Embed" ProgID="Equation.3" ShapeID="_x0000_i1028" DrawAspect="Content" ObjectID="_1427534374" r:id="rId33"/>
        </w:object>
      </w:r>
    </w:p>
    <w:p w:rsidR="00330422" w:rsidRPr="00AA0B7C" w:rsidRDefault="002F3F95"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66" w:name="_Ref353175861"/>
      <w:bookmarkStart w:id="167" w:name="_Ref353642369"/>
      <w:r>
        <w:t xml:space="preserve">Algorithm </w:t>
      </w:r>
      <w:r w:rsidR="006B701A">
        <w:fldChar w:fldCharType="begin"/>
      </w:r>
      <w:r>
        <w:instrText xml:space="preserve"> SEQ Algorithm \* ARABIC </w:instrText>
      </w:r>
      <w:r w:rsidR="006B701A">
        <w:fldChar w:fldCharType="separate"/>
      </w:r>
      <w:r w:rsidR="00FD4465">
        <w:rPr>
          <w:noProof/>
        </w:rPr>
        <w:t>1</w:t>
      </w:r>
      <w:r w:rsidR="006B701A">
        <w:rPr>
          <w:noProof/>
        </w:rPr>
        <w:fldChar w:fldCharType="end"/>
      </w:r>
      <w:bookmarkEnd w:id="166"/>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67"/>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6B701A">
        <w:fldChar w:fldCharType="begin"/>
      </w:r>
      <w:r w:rsidR="009B2620">
        <w:instrText xml:space="preserve"> REF _Ref353175861 \h </w:instrText>
      </w:r>
      <w:r w:rsidR="006B701A">
        <w:fldChar w:fldCharType="separate"/>
      </w:r>
      <w:r w:rsidR="00FD4465">
        <w:t xml:space="preserve">Algorithm </w:t>
      </w:r>
      <w:r w:rsidR="00FD4465">
        <w:rPr>
          <w:noProof/>
        </w:rPr>
        <w:t>1</w:t>
      </w:r>
      <w:r w:rsidR="006B701A">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624F7C">
        <w:fldChar w:fldCharType="begin"/>
      </w:r>
      <w:r w:rsidR="00624F7C">
        <w:instrText xml:space="preserve"> REF _Ref353787516 \r </w:instrText>
      </w:r>
      <w:r w:rsidR="00624F7C">
        <w:fldChar w:fldCharType="separate"/>
      </w:r>
      <w:r w:rsidR="00FD4465">
        <w:t>6.1</w:t>
      </w:r>
      <w:r w:rsidR="00624F7C">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6B701A">
        <w:fldChar w:fldCharType="begin"/>
      </w:r>
      <w:r w:rsidR="003D6362">
        <w:instrText xml:space="preserve"> ADDIN ZOTERO_ITEM CSL_CITATION {"citationID":"et8lpv7j2","properties":{"formattedCitation":"[22]","plainCitation":"[22]"},"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3D6362" w:rsidRPr="003D6362">
        <w:t>[22]</w:t>
      </w:r>
      <w:r w:rsidR="006B701A">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6B701A">
        <w:fldChar w:fldCharType="begin"/>
      </w:r>
      <w:r w:rsidR="003D6362">
        <w:instrText xml:space="preserve"> ADDIN ZOTERO_ITEM CSL_CITATION {"citationID":"1fqmeqfrp4","properties":{"formattedCitation":"[22]","plainCitation":"[22]"},"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3D6362" w:rsidRPr="003D6362">
        <w:t>[22]</w:t>
      </w:r>
      <w:r w:rsidR="006B701A">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6B701A">
        <w:fldChar w:fldCharType="begin"/>
      </w:r>
      <w:r w:rsidR="003D6362">
        <w:instrText xml:space="preserve"> ADDIN ZOTERO_ITEM CSL_CITATION {"citationID":"1m6o6sukhm","properties":{"formattedCitation":"[23]","plainCitation":"[23]"},"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6B701A">
        <w:fldChar w:fldCharType="separate"/>
      </w:r>
      <w:r w:rsidR="003D6362" w:rsidRPr="003D6362">
        <w:t>[23]</w:t>
      </w:r>
      <w:r w:rsidR="006B701A">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6B701A">
        <w:fldChar w:fldCharType="begin"/>
      </w:r>
      <w:r w:rsidR="003D6362">
        <w:instrText xml:space="preserve"> ADDIN ZOTERO_ITEM CSL_CITATION {"citationID":"5tgokcujt","properties":{"formattedCitation":"[22]","plainCitation":"[22]"},"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3D6362" w:rsidRPr="003D6362">
        <w:t>[22]</w:t>
      </w:r>
      <w:r w:rsidR="006B701A">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14:anchorId="5E721349" wp14:editId="595ACD3B">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68" w:name="_Ref353778824"/>
      <w:bookmarkStart w:id="169" w:name="_Toc353792398"/>
      <w:r>
        <w:t xml:space="preserve">Figure </w:t>
      </w:r>
      <w:r>
        <w:fldChar w:fldCharType="begin"/>
      </w:r>
      <w:r>
        <w:instrText xml:space="preserve"> SEQ Figure \* ARABIC </w:instrText>
      </w:r>
      <w:r>
        <w:fldChar w:fldCharType="separate"/>
      </w:r>
      <w:r w:rsidR="00FD4465">
        <w:rPr>
          <w:noProof/>
        </w:rPr>
        <w:t>11</w:t>
      </w:r>
      <w:r>
        <w:fldChar w:fldCharType="end"/>
      </w:r>
      <w:bookmarkEnd w:id="168"/>
      <w:r>
        <w:t>: The map, odometry, and base frames of the robot localization system.</w:t>
      </w:r>
      <w:bookmarkEnd w:id="169"/>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2F3F95">
        <w:fldChar w:fldCharType="begin"/>
      </w:r>
      <w:r w:rsidR="002F3F95">
        <w:instrText xml:space="preserve"> REF _Ref353778824 </w:instrText>
      </w:r>
      <w:r w:rsidR="002F3F95">
        <w:fldChar w:fldCharType="separate"/>
      </w:r>
      <w:r w:rsidR="00FD4465">
        <w:t xml:space="preserve">Figure </w:t>
      </w:r>
      <w:r w:rsidR="00FD4465">
        <w:rPr>
          <w:noProof/>
        </w:rPr>
        <w:t>11</w:t>
      </w:r>
      <w:r w:rsidR="002F3F95">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w:t>
      </w:r>
      <w:r w:rsidR="0053034D">
        <w:lastRenderedPageBreak/>
        <w:t xml:space="preserve">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70" w:name="_Toc351559258"/>
      <w:bookmarkStart w:id="171" w:name="_Toc353177982"/>
      <w:bookmarkStart w:id="172" w:name="_Toc352798803"/>
      <w:bookmarkStart w:id="173" w:name="_Toc353440069"/>
      <w:bookmarkStart w:id="174" w:name="_Toc353792358"/>
      <w:r>
        <w:t>Mobile Base Trajectory Planning</w:t>
      </w:r>
      <w:bookmarkEnd w:id="170"/>
      <w:bookmarkEnd w:id="171"/>
      <w:bookmarkEnd w:id="172"/>
      <w:bookmarkEnd w:id="173"/>
      <w:bookmarkEnd w:id="174"/>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w:t>
      </w:r>
      <w:r>
        <w:lastRenderedPageBreak/>
        <w:t xml:space="preserve">another </w:t>
      </w:r>
      <w:r w:rsidR="006F1159">
        <w:t>HARLIE</w:t>
      </w:r>
      <w:r w:rsidR="001B254E">
        <w:t>-class robot with a different weight distribution</w:t>
      </w:r>
      <w:r w:rsidR="006B701A">
        <w:fldChar w:fldCharType="begin"/>
      </w:r>
      <w:r w:rsidR="003D6362">
        <w:instrText xml:space="preserve"> ADDIN ZOTERO_ITEM CSL_CITATION {"citationID":"28k03e7o82","properties":{"formattedCitation":"[24]","plainCitation":"[24]"},"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6B701A">
        <w:fldChar w:fldCharType="separate"/>
      </w:r>
      <w:r w:rsidR="003D6362" w:rsidRPr="003D6362">
        <w:t>[24]</w:t>
      </w:r>
      <w:r w:rsidR="006B701A">
        <w:fldChar w:fldCharType="end"/>
      </w:r>
      <w:r>
        <w:t>.</w:t>
      </w:r>
      <w:r w:rsidR="001B254E">
        <w:t xml:space="preserve"> With minimal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2F3F95"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rsidR="00FD4465">
        <w:t>1</w:t>
      </w:r>
      <w:r w:rsidR="006B701A">
        <w:fldChar w:fldCharType="end"/>
      </w:r>
    </w:p>
    <w:p w:rsidR="00CE35EE" w:rsidRDefault="002F3F95"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rsidR="00FD4465">
        <w:t>2</w:t>
      </w:r>
      <w:r w:rsidR="006B701A">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6B701A">
        <w:fldChar w:fldCharType="begin"/>
      </w:r>
      <w:r w:rsidR="003D6362">
        <w:instrText xml:space="preserve"> ADDIN ZOTERO_ITEM CSL_CITATION {"citationID":"2ep3h8p661","properties":{"formattedCitation":"[25]","plainCitation":"[25]"},"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6B701A">
        <w:fldChar w:fldCharType="separate"/>
      </w:r>
      <w:r w:rsidR="003D6362" w:rsidRPr="003D6362">
        <w:t>[25]</w:t>
      </w:r>
      <w:r w:rsidR="006B701A">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6B701A">
        <w:fldChar w:fldCharType="begin"/>
      </w:r>
      <w:r w:rsidR="003D6362">
        <w:instrText xml:space="preserve"> ADDIN ZOTERO_ITEM CSL_CITATION {"citationID":"178hoj9t5i","properties":{"formattedCitation":"[26]","plainCitation":"[26]"},"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6B701A">
        <w:fldChar w:fldCharType="separate"/>
      </w:r>
      <w:r w:rsidR="003D6362" w:rsidRPr="003D6362">
        <w:t>[26]</w:t>
      </w:r>
      <w:r w:rsidR="006B701A">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6B701A">
        <w:fldChar w:fldCharType="begin"/>
      </w:r>
      <w:r w:rsidR="003D6362">
        <w:instrText xml:space="preserve"> ADDIN ZOTERO_ITEM CSL_CITATION {"citationID":"1rtbbkis9i","properties":{"formattedCitation":"[22]","plainCitation":"[22]"},"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3D6362" w:rsidRPr="003D6362">
        <w:t>[22]</w:t>
      </w:r>
      <w:r w:rsidR="006B701A">
        <w:fldChar w:fldCharType="end"/>
      </w:r>
      <w:r w:rsidR="002D6416">
        <w:t>,</w:t>
      </w:r>
      <w:r>
        <w:t xml:space="preserve"> which forward-simulates translational and rotational velocities and evaluates the resulting trajectories for </w:t>
      </w:r>
      <w:r>
        <w:lastRenderedPageBreak/>
        <w:t xml:space="preserve">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75" w:name="_Toc353152024"/>
      <w:bookmarkStart w:id="176" w:name="_Toc353177713"/>
      <w:bookmarkStart w:id="177" w:name="_Toc353177983"/>
      <w:bookmarkStart w:id="178" w:name="_Toc353435070"/>
      <w:bookmarkStart w:id="179" w:name="_Toc353435178"/>
      <w:bookmarkStart w:id="180" w:name="_Toc353435281"/>
      <w:bookmarkStart w:id="181" w:name="_Toc353440005"/>
      <w:bookmarkStart w:id="182" w:name="_Toc353440070"/>
      <w:bookmarkStart w:id="183" w:name="_Toc352795606"/>
      <w:bookmarkStart w:id="184" w:name="_Toc352798804"/>
      <w:bookmarkStart w:id="185" w:name="_Toc351559259"/>
      <w:bookmarkStart w:id="186" w:name="_Toc353177984"/>
      <w:bookmarkStart w:id="187" w:name="_Toc352798805"/>
      <w:bookmarkStart w:id="188" w:name="_Toc353440071"/>
      <w:bookmarkStart w:id="189" w:name="_Toc353792359"/>
      <w:bookmarkEnd w:id="175"/>
      <w:bookmarkEnd w:id="176"/>
      <w:bookmarkEnd w:id="177"/>
      <w:bookmarkEnd w:id="178"/>
      <w:bookmarkEnd w:id="179"/>
      <w:bookmarkEnd w:id="180"/>
      <w:bookmarkEnd w:id="181"/>
      <w:bookmarkEnd w:id="182"/>
      <w:bookmarkEnd w:id="183"/>
      <w:bookmarkEnd w:id="184"/>
      <w:r>
        <w:t xml:space="preserve">Inverse Kinematics </w:t>
      </w:r>
      <w:r w:rsidR="0053034D">
        <w:t>solver</w:t>
      </w:r>
      <w:bookmarkEnd w:id="185"/>
      <w:bookmarkEnd w:id="186"/>
      <w:bookmarkEnd w:id="187"/>
      <w:bookmarkEnd w:id="188"/>
      <w:bookmarkEnd w:id="189"/>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AF4C15">
        <w:fldChar w:fldCharType="begin"/>
      </w:r>
      <w:r w:rsidR="003D6362">
        <w:instrText xml:space="preserve"> ADDIN ZOTERO_ITEM CSL_CITATION {"citationID":"6dsh879ju","properties":{"formattedCitation":"[27]","plainCitation":"[27]"},"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AF4C15">
        <w:fldChar w:fldCharType="separate"/>
      </w:r>
      <w:r w:rsidR="003D6362" w:rsidRPr="003D6362">
        <w:t>[27]</w:t>
      </w:r>
      <w:r w:rsidR="00AF4C15">
        <w:fldChar w:fldCharType="end"/>
      </w:r>
      <w:r w:rsidR="006B701A">
        <w:fldChar w:fldCharType="begin"/>
      </w:r>
      <w:r w:rsidR="003D6362">
        <w:instrText xml:space="preserve"> ADDIN ZOTERO_ITEM CSL_CITATION {"citationID":"1ss0483209","properties":{"formattedCitation":"[27]","plainCitation":"[27]"},"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6B701A">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w:t>
      </w:r>
      <w:r>
        <w:lastRenderedPageBreak/>
        <w:t xml:space="preserve">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14:anchorId="0B8037FD" wp14:editId="50F0996F">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190" w:name="_Ref351928372"/>
      <w:bookmarkStart w:id="191" w:name="_Toc351997945"/>
      <w:bookmarkStart w:id="192" w:name="_Toc353178061"/>
      <w:bookmarkStart w:id="193" w:name="_Toc353792399"/>
      <w:r>
        <w:t xml:space="preserve">Figure </w:t>
      </w:r>
      <w:r>
        <w:fldChar w:fldCharType="begin"/>
      </w:r>
      <w:r>
        <w:instrText xml:space="preserve"> SEQ Figure \* ARABIC </w:instrText>
      </w:r>
      <w:r>
        <w:fldChar w:fldCharType="separate"/>
      </w:r>
      <w:r w:rsidR="00FD4465">
        <w:rPr>
          <w:noProof/>
        </w:rPr>
        <w:t>12</w:t>
      </w:r>
      <w:r>
        <w:fldChar w:fldCharType="end"/>
      </w:r>
      <w:bookmarkEnd w:id="190"/>
      <w:r>
        <w:t>: A histogram of successful requests from the test of the KDL inverse kinematics solver, showing the distribution of iterations required to find a solution.</w:t>
      </w:r>
      <w:bookmarkEnd w:id="191"/>
      <w:bookmarkEnd w:id="192"/>
      <w:bookmarkEnd w:id="193"/>
    </w:p>
    <w:p w:rsidR="0053034D" w:rsidRPr="00055796" w:rsidRDefault="00055796" w:rsidP="00EA6766">
      <w:pPr>
        <w:ind w:left="0"/>
      </w:pPr>
      <w:r w:rsidRPr="00055796">
        <w:t xml:space="preserve">As shown in </w:t>
      </w:r>
      <w:r w:rsidR="00286C61">
        <w:fldChar w:fldCharType="begin"/>
      </w:r>
      <w:r w:rsidR="00286C61">
        <w:instrText xml:space="preserve"> REF _Ref351928372 \h  \* MERGEFORMAT </w:instrText>
      </w:r>
      <w:r w:rsidR="00286C61">
        <w:fldChar w:fldCharType="separate"/>
      </w:r>
      <w:r w:rsidR="00FD4465">
        <w:t>Figure 12</w:t>
      </w:r>
      <w:r w:rsidR="00286C61">
        <w:fldChar w:fldCharType="end"/>
      </w:r>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 xml:space="preserve">though slow, </w:t>
      </w:r>
      <w:r w:rsidRPr="00055796">
        <w:lastRenderedPageBreak/>
        <w:t>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AF4C15">
        <w:fldChar w:fldCharType="begin"/>
      </w:r>
      <w:r w:rsidR="003D6362">
        <w:instrText xml:space="preserve"> ADDIN ZOTERO_ITEM CSL_CITATION {"citationID":"27vl1dnf8u","properties":{"formattedCitation":"[28]","plainCitation":"[28]"},"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AF4C15">
        <w:fldChar w:fldCharType="separate"/>
      </w:r>
      <w:r w:rsidR="003D6362" w:rsidRPr="003D6362">
        <w:t>[28]</w:t>
      </w:r>
      <w:r w:rsidR="00AF4C15">
        <w:fldChar w:fldCharType="end"/>
      </w:r>
      <w:r w:rsidR="006B701A">
        <w:fldChar w:fldCharType="begin"/>
      </w:r>
      <w:r w:rsidR="003D6362">
        <w:instrText xml:space="preserve"> ADDIN ZOTERO_ITEM CSL_CITATION {"citationID":"j4tc4kh2r","properties":{"formattedCitation":"[28]","plainCitation":"[28]"},"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6B701A">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194" w:name="_Toc351559262"/>
      <w:bookmarkStart w:id="195" w:name="_Toc353177985"/>
      <w:bookmarkStart w:id="196" w:name="_Toc352798806"/>
      <w:bookmarkStart w:id="197" w:name="_Toc353440072"/>
      <w:bookmarkStart w:id="198" w:name="_Ref353777322"/>
      <w:bookmarkStart w:id="199" w:name="_Ref353791076"/>
      <w:bookmarkStart w:id="200" w:name="_Toc353792360"/>
      <w:r>
        <w:t>Arm Navigation</w:t>
      </w:r>
      <w:bookmarkEnd w:id="194"/>
      <w:bookmarkEnd w:id="195"/>
      <w:bookmarkEnd w:id="196"/>
      <w:bookmarkEnd w:id="197"/>
      <w:bookmarkEnd w:id="198"/>
      <w:bookmarkEnd w:id="199"/>
      <w:bookmarkEnd w:id="200"/>
    </w:p>
    <w:p w:rsidR="0053034D" w:rsidRDefault="00C26887" w:rsidP="00CA427F">
      <w:r>
        <w:t>ABBY</w:t>
      </w:r>
      <w:r w:rsidR="0053034D">
        <w:t xml:space="preserve">'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w:t>
      </w:r>
      <w:r w:rsidR="0053034D">
        <w:lastRenderedPageBreak/>
        <w:t>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AF4C15">
        <w:fldChar w:fldCharType="begin"/>
      </w:r>
      <w:r w:rsidR="003D6362">
        <w:instrText xml:space="preserve"> ADDIN ZOTERO_ITEM CSL_CITATION {"citationID":"17th03qvjn","properties":{"formattedCitation":"[29]","plainCitation":"[29]"},"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AF4C15">
        <w:fldChar w:fldCharType="separate"/>
      </w:r>
      <w:r w:rsidR="003D6362" w:rsidRPr="003D6362">
        <w:t>[29]</w:t>
      </w:r>
      <w:r w:rsidR="00AF4C15">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01" w:name="_Toc351559263"/>
      <w:bookmarkStart w:id="202" w:name="_Toc353177986"/>
      <w:bookmarkStart w:id="203" w:name="_Toc352798807"/>
      <w:bookmarkStart w:id="204" w:name="_Toc353440073"/>
      <w:bookmarkStart w:id="205" w:name="_Toc353792361"/>
      <w:r>
        <w:t>Collision Detection</w:t>
      </w:r>
      <w:bookmarkEnd w:id="201"/>
      <w:bookmarkEnd w:id="202"/>
      <w:bookmarkEnd w:id="203"/>
      <w:bookmarkEnd w:id="204"/>
      <w:bookmarkEnd w:id="205"/>
    </w:p>
    <w:p w:rsidR="0053034D" w:rsidRDefault="0053034D" w:rsidP="00CA427F">
      <w:r>
        <w:t xml:space="preserve">The robot </w:t>
      </w:r>
      <w:r w:rsidR="002A42A1">
        <w:t xml:space="preserve">uses the ROS node Collider to </w:t>
      </w:r>
      <w:r>
        <w:t>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 xml:space="preserve">The arm navigation code navigates around obstacles in the collision environment, including the robot itself, preventing the robot from damaging itself and the objects around it. Collisions can be selectively allowed between robot links and objects in the </w:t>
      </w:r>
      <w:r>
        <w:lastRenderedPageBreak/>
        <w:t>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06" w:name="_Toc351559264"/>
      <w:bookmarkStart w:id="207" w:name="_Toc353177987"/>
      <w:bookmarkStart w:id="208" w:name="_Toc352798808"/>
      <w:bookmarkStart w:id="209" w:name="_Toc353440074"/>
      <w:bookmarkStart w:id="210" w:name="_Toc353792362"/>
      <w:r>
        <w:t>Kinect Data Filtering</w:t>
      </w:r>
      <w:bookmarkEnd w:id="206"/>
      <w:bookmarkEnd w:id="207"/>
      <w:bookmarkEnd w:id="208"/>
      <w:bookmarkEnd w:id="209"/>
      <w:bookmarkEnd w:id="210"/>
    </w:p>
    <w:p w:rsidR="0053034D" w:rsidRPr="00934523" w:rsidRDefault="0053034D" w:rsidP="00CA427F">
      <w:r>
        <w:t>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11" w:name="_Toc351559265"/>
      <w:bookmarkStart w:id="212" w:name="_Ref351934904"/>
      <w:bookmarkStart w:id="213" w:name="_Ref351934912"/>
      <w:bookmarkStart w:id="214" w:name="_Toc353177988"/>
      <w:bookmarkStart w:id="215" w:name="_Toc352798809"/>
      <w:bookmarkStart w:id="216" w:name="_Toc353440075"/>
      <w:bookmarkStart w:id="217" w:name="_Ref353644909"/>
      <w:bookmarkStart w:id="218" w:name="_Ref353644934"/>
      <w:bookmarkStart w:id="219" w:name="_Ref353790566"/>
      <w:bookmarkStart w:id="220" w:name="_Toc353792363"/>
      <w:r>
        <w:t>Tabletop Box Manipulation</w:t>
      </w:r>
      <w:bookmarkEnd w:id="211"/>
      <w:bookmarkEnd w:id="212"/>
      <w:bookmarkEnd w:id="213"/>
      <w:bookmarkEnd w:id="214"/>
      <w:bookmarkEnd w:id="215"/>
      <w:bookmarkEnd w:id="216"/>
      <w:bookmarkEnd w:id="217"/>
      <w:bookmarkEnd w:id="218"/>
      <w:bookmarkEnd w:id="219"/>
      <w:bookmarkEnd w:id="220"/>
    </w:p>
    <w:p w:rsidR="0053034D" w:rsidRDefault="0053034D" w:rsidP="00CA427F">
      <w:r>
        <w:t xml:space="preserve">Once </w:t>
      </w:r>
      <w:r w:rsidR="00C26887">
        <w:t>ABBY</w:t>
      </w:r>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21" w:name="_Toc351559266"/>
      <w:bookmarkStart w:id="222" w:name="_Toc353177989"/>
      <w:bookmarkStart w:id="223" w:name="_Toc352798810"/>
      <w:bookmarkStart w:id="224" w:name="_Toc353440076"/>
      <w:r>
        <w:rPr>
          <w:noProof/>
          <w:lang w:bidi="ar-SA"/>
        </w:rPr>
        <w:lastRenderedPageBreak/>
        <w:drawing>
          <wp:inline distT="0" distB="0" distL="0" distR="0" wp14:anchorId="7F12FEF7" wp14:editId="16CC4D15">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25" w:name="_Toc351997946"/>
      <w:bookmarkStart w:id="226" w:name="_Toc353792400"/>
      <w:r>
        <w:t xml:space="preserve">Figure </w:t>
      </w:r>
      <w:r>
        <w:fldChar w:fldCharType="begin"/>
      </w:r>
      <w:r>
        <w:instrText xml:space="preserve"> SEQ Figure \* ARABIC </w:instrText>
      </w:r>
      <w:r>
        <w:fldChar w:fldCharType="separate"/>
      </w:r>
      <w:r w:rsidR="00FD4465">
        <w:rPr>
          <w:noProof/>
        </w:rPr>
        <w:t>13</w:t>
      </w:r>
      <w:r>
        <w:fldChar w:fldCharType="end"/>
      </w:r>
      <w:r>
        <w:t>: The box manipulation pipeline. Data from the Kinect is used to locate boxes on a table, which are then picked up and placed in the bin.</w:t>
      </w:r>
      <w:bookmarkEnd w:id="225"/>
      <w:bookmarkEnd w:id="226"/>
    </w:p>
    <w:p w:rsidR="00E141B1" w:rsidRDefault="0053034D">
      <w:pPr>
        <w:pStyle w:val="Heading3"/>
      </w:pPr>
      <w:bookmarkStart w:id="227" w:name="_Toc353792364"/>
      <w:r>
        <w:t>The Manipulation Controller</w:t>
      </w:r>
      <w:bookmarkEnd w:id="221"/>
      <w:bookmarkEnd w:id="222"/>
      <w:bookmarkEnd w:id="223"/>
      <w:bookmarkEnd w:id="224"/>
      <w:bookmarkEnd w:id="227"/>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w:t>
      </w:r>
      <w:r>
        <w:lastRenderedPageBreak/>
        <w:t xml:space="preserve">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6B701A">
        <w:fldChar w:fldCharType="begin"/>
      </w:r>
      <w:r w:rsidR="00610622">
        <w:instrText xml:space="preserve"> REF _Ref351930475 \h </w:instrText>
      </w:r>
      <w:r w:rsidR="006B701A">
        <w:fldChar w:fldCharType="separate"/>
      </w:r>
      <w:r w:rsidR="00FD4465">
        <w:t xml:space="preserve">Algorithm </w:t>
      </w:r>
      <w:r w:rsidR="00FD4465">
        <w:rPr>
          <w:noProof/>
        </w:rPr>
        <w:t>2</w:t>
      </w:r>
      <w:r w:rsidR="006B701A">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t>for each object in detected_objects:</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r>
        <w:t>stow_arm()</w:t>
      </w:r>
    </w:p>
    <w:p w:rsidR="003B51D5" w:rsidRDefault="003B51D5" w:rsidP="00CA427F">
      <w:pPr>
        <w:pStyle w:val="Caption"/>
      </w:pPr>
      <w:bookmarkStart w:id="228" w:name="_Ref351930475"/>
      <w:r>
        <w:t xml:space="preserve">Algorithm </w:t>
      </w:r>
      <w:r w:rsidR="006B701A">
        <w:fldChar w:fldCharType="begin"/>
      </w:r>
      <w:r w:rsidR="003E70E3">
        <w:instrText xml:space="preserve"> SEQ Algorithm \* ARABIC </w:instrText>
      </w:r>
      <w:r w:rsidR="006B701A">
        <w:fldChar w:fldCharType="separate"/>
      </w:r>
      <w:r w:rsidR="00FD4465">
        <w:rPr>
          <w:noProof/>
        </w:rPr>
        <w:t>2</w:t>
      </w:r>
      <w:r w:rsidR="006B701A">
        <w:rPr>
          <w:noProof/>
        </w:rPr>
        <w:fldChar w:fldCharType="end"/>
      </w:r>
      <w:bookmarkEnd w:id="228"/>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F84E58">
        <w:fldChar w:fldCharType="begin"/>
      </w:r>
      <w:r w:rsidR="003D6362">
        <w:instrText xml:space="preserve"> ADDIN ZOTERO_ITEM CSL_CITATION {"citationID":"1kadth5vqe","properties":{"formattedCitation":"[30]","plainCitation":"[30]"},"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F84E58">
        <w:fldChar w:fldCharType="separate"/>
      </w:r>
      <w:r w:rsidR="003D6362" w:rsidRPr="003D6362">
        <w:t>[30]</w:t>
      </w:r>
      <w:r w:rsidR="00F84E58">
        <w:fldChar w:fldCharType="end"/>
      </w:r>
      <w:r>
        <w:t xml:space="preserve"> for the PR2 robot. This software identifies a tabletop surface in a point cloud </w:t>
      </w:r>
      <w:r w:rsidR="002A42A1">
        <w:t xml:space="preserve">from the Kinect </w:t>
      </w:r>
      <w:r>
        <w:t xml:space="preserve">using RANSAC </w:t>
      </w:r>
      <w:r w:rsidR="00F84E58">
        <w:fldChar w:fldCharType="begin"/>
      </w:r>
      <w:r w:rsidR="003D6362">
        <w:instrText xml:space="preserve"> ADDIN ZOTERO_ITEM CSL_CITATION {"citationID":"1gmsls6du4","properties":{"formattedCitation":"[31]","plainCitation":"[31]"},"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F84E58">
        <w:fldChar w:fldCharType="separate"/>
      </w:r>
      <w:r w:rsidR="003D6362" w:rsidRPr="003D6362">
        <w:t>[31]</w:t>
      </w:r>
      <w:r w:rsidR="00F84E58">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29" w:name="_Toc351559267"/>
      <w:bookmarkStart w:id="230" w:name="_Toc353177990"/>
      <w:bookmarkStart w:id="231" w:name="_Toc352798811"/>
      <w:bookmarkStart w:id="232" w:name="_Toc353440077"/>
      <w:bookmarkStart w:id="233" w:name="_Toc353792365"/>
      <w:r>
        <w:lastRenderedPageBreak/>
        <w:t>Box Manipulation</w:t>
      </w:r>
      <w:bookmarkEnd w:id="229"/>
      <w:bookmarkEnd w:id="230"/>
      <w:bookmarkEnd w:id="231"/>
      <w:bookmarkEnd w:id="232"/>
      <w:bookmarkEnd w:id="233"/>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th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pPr>
      <w:bookmarkStart w:id="234" w:name="_Toc353177991"/>
      <w:bookmarkStart w:id="235" w:name="_Toc352798812"/>
      <w:bookmarkStart w:id="236" w:name="_Toc353440078"/>
      <w:bookmarkStart w:id="237" w:name="_Toc353792366"/>
      <w:r>
        <w:t>Calibration</w:t>
      </w:r>
      <w:bookmarkEnd w:id="234"/>
      <w:bookmarkEnd w:id="235"/>
      <w:bookmarkEnd w:id="236"/>
      <w:bookmarkEnd w:id="237"/>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 the robot was placed so the Kinect had an unobstructed view of the floor in front of it. RANSAC was used to fit a plane to the floor, and the transform from the fitted plane to the Kinect was calculated. A similar method was used to determine the x</w:t>
      </w:r>
      <w:r w:rsidR="007F6B60">
        <w:t xml:space="preserve">-axis </w:t>
      </w:r>
      <w:r>
        <w:t>position of the Kinect. The robot was placed so that the Kinect had an unobstructed view of a wall at a known distance in front of it, and RANSAC was used to fit a plane to the wall. The distance of the wall plane was then used to calculate the 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 gripper tip position</w:t>
      </w:r>
      <w:r w:rsidR="00914035">
        <w:t>. E</w:t>
      </w:r>
      <w:r>
        <w:t xml:space="preserve">ach </w:t>
      </w:r>
      <w:r w:rsidR="00914035">
        <w:t>data point consists of</w:t>
      </w:r>
      <w:r>
        <w:t xml:space="preserve"> the position of the tip of the gripper with respect to the Kinect, </w:t>
      </w:r>
      <w:r>
        <w:lastRenderedPageBreak/>
        <w:t xml:space="preserve">measured from a manually-selected point in the Kinect point cloud, and the pos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38" w:name="_Toc351559268"/>
      <w:bookmarkStart w:id="239" w:name="_Toc353177992"/>
      <w:bookmarkStart w:id="240" w:name="_Toc352798813"/>
      <w:bookmarkStart w:id="241" w:name="_Toc353440079"/>
      <w:bookmarkStart w:id="242" w:name="_Toc353792367"/>
      <w:r>
        <w:t>QR Code Recognition and 3D Localization</w:t>
      </w:r>
      <w:bookmarkEnd w:id="238"/>
      <w:bookmarkEnd w:id="239"/>
      <w:bookmarkEnd w:id="240"/>
      <w:bookmarkEnd w:id="241"/>
      <w:bookmarkEnd w:id="242"/>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fldChar w:fldCharType="begin"/>
      </w:r>
      <w:r w:rsidR="003D6362">
        <w:instrText xml:space="preserve"> ADDIN ZOTERO_ITEM CSL_CITATION {"citationID":"1sn9bam90o","properties":{"formattedCitation":"[32]","plainCitation":"[32]"},"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fldChar w:fldCharType="separate"/>
      </w:r>
      <w:r w:rsidR="003D6362" w:rsidRPr="003D6362">
        <w:t>[32]</w:t>
      </w:r>
      <w:r>
        <w:fldChar w:fldCharType="end"/>
      </w:r>
      <w:r>
        <w:t>.</w:t>
      </w:r>
    </w:p>
    <w:p w:rsidR="00E57186" w:rsidRDefault="00E57186" w:rsidP="001638A1">
      <w:pPr>
        <w:jc w:val="center"/>
      </w:pPr>
      <w:r>
        <w:rPr>
          <w:noProof/>
          <w:lang w:bidi="ar-SA"/>
        </w:rPr>
        <w:lastRenderedPageBreak/>
        <w:drawing>
          <wp:inline distT="0" distB="0" distL="0" distR="0" wp14:anchorId="36B5E224" wp14:editId="7AB14BCD">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43" w:name="_Toc351997947"/>
      <w:bookmarkStart w:id="244" w:name="_Toc353178062"/>
      <w:bookmarkStart w:id="245" w:name="_Toc353792401"/>
      <w:r>
        <w:t xml:space="preserve">Figure </w:t>
      </w:r>
      <w:r w:rsidR="006B701A">
        <w:fldChar w:fldCharType="begin"/>
      </w:r>
      <w:r w:rsidR="00851713">
        <w:instrText xml:space="preserve"> SEQ Figure \* ARABIC </w:instrText>
      </w:r>
      <w:r w:rsidR="006B701A">
        <w:fldChar w:fldCharType="separate"/>
      </w:r>
      <w:r w:rsidR="00FD4465">
        <w:rPr>
          <w:noProof/>
        </w:rPr>
        <w:t>14</w:t>
      </w:r>
      <w:r w:rsidR="006B701A">
        <w:fldChar w:fldCharType="end"/>
      </w:r>
      <w:r>
        <w:t>: QR Level 3 code</w:t>
      </w:r>
      <w:r w:rsidR="004719AB">
        <w:t xml:space="preserve"> </w:t>
      </w:r>
      <w:r>
        <w:t>(Source: Wikipedia, licensed under Creative Commons Attribution Share-Alike License)</w:t>
      </w:r>
      <w:bookmarkEnd w:id="243"/>
      <w:bookmarkEnd w:id="244"/>
      <w:bookmarkEnd w:id="245"/>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14:anchorId="7EB5F7AC" wp14:editId="25EB7999">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8"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46" w:name="_Ref351966571"/>
      <w:bookmarkStart w:id="247" w:name="_Ref351966576"/>
      <w:bookmarkStart w:id="248" w:name="_Toc351997948"/>
      <w:bookmarkStart w:id="249" w:name="_Toc353178063"/>
      <w:bookmarkStart w:id="250" w:name="_Toc353440143"/>
      <w:bookmarkStart w:id="251" w:name="_Toc353792402"/>
      <w:r w:rsidRPr="009531CE">
        <w:t xml:space="preserve">Figure </w:t>
      </w:r>
      <w:r w:rsidR="006B701A">
        <w:fldChar w:fldCharType="begin"/>
      </w:r>
      <w:r w:rsidR="00851713">
        <w:instrText xml:space="preserve"> SEQ Figure \* ARABIC </w:instrText>
      </w:r>
      <w:r w:rsidR="006B701A">
        <w:fldChar w:fldCharType="separate"/>
      </w:r>
      <w:r w:rsidR="00FD4465">
        <w:rPr>
          <w:noProof/>
        </w:rPr>
        <w:t>15</w:t>
      </w:r>
      <w:r w:rsidR="006B701A">
        <w:fldChar w:fldCharType="end"/>
      </w:r>
      <w:bookmarkEnd w:id="246"/>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47"/>
      <w:bookmarkEnd w:id="248"/>
      <w:bookmarkEnd w:id="249"/>
      <w:bookmarkEnd w:id="250"/>
      <w:bookmarkEnd w:id="251"/>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6B701A">
        <w:rPr>
          <w:rFonts w:eastAsia="+mn-ea"/>
        </w:rPr>
        <w:fldChar w:fldCharType="begin"/>
      </w:r>
      <w:r w:rsidR="009531CE">
        <w:rPr>
          <w:rFonts w:eastAsia="+mn-ea"/>
        </w:rPr>
        <w:instrText xml:space="preserve"> REF _Ref351966571 \h </w:instrText>
      </w:r>
      <w:r w:rsidR="006B701A">
        <w:rPr>
          <w:rFonts w:eastAsia="+mn-ea"/>
        </w:rPr>
      </w:r>
      <w:r w:rsidR="006B701A">
        <w:rPr>
          <w:rFonts w:eastAsia="+mn-ea"/>
        </w:rPr>
        <w:fldChar w:fldCharType="separate"/>
      </w:r>
      <w:r w:rsidR="00FD4465" w:rsidRPr="009531CE">
        <w:t xml:space="preserve">Figure </w:t>
      </w:r>
      <w:r w:rsidR="00FD4465">
        <w:rPr>
          <w:noProof/>
        </w:rPr>
        <w:t>15</w:t>
      </w:r>
      <w:r w:rsidR="006B701A">
        <w:rPr>
          <w:rFonts w:eastAsia="+mn-ea"/>
        </w:rPr>
        <w:fldChar w:fldCharType="end"/>
      </w:r>
      <w:r w:rsidR="009531CE">
        <w:rPr>
          <w:rFonts w:eastAsia="+mn-ea"/>
        </w:rPr>
        <w:t xml:space="preserve"> </w:t>
      </w:r>
      <w:r w:rsidR="006B701A">
        <w:rPr>
          <w:rFonts w:eastAsia="+mn-ea"/>
        </w:rPr>
        <w:fldChar w:fldCharType="begin"/>
      </w:r>
      <w:r w:rsidR="009531CE">
        <w:rPr>
          <w:rFonts w:eastAsia="+mn-ea"/>
        </w:rPr>
        <w:instrText xml:space="preserve"> REF _Ref351966576 \p \h </w:instrText>
      </w:r>
      <w:r w:rsidR="006B701A">
        <w:rPr>
          <w:rFonts w:eastAsia="+mn-ea"/>
        </w:rPr>
      </w:r>
      <w:r w:rsidR="006B701A">
        <w:rPr>
          <w:rFonts w:eastAsia="+mn-ea"/>
        </w:rPr>
        <w:fldChar w:fldCharType="separate"/>
      </w:r>
      <w:r w:rsidR="00FD4465">
        <w:rPr>
          <w:rFonts w:eastAsia="+mn-ea"/>
        </w:rPr>
        <w:t>above</w:t>
      </w:r>
      <w:r w:rsidR="006B701A">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52" w:name="_Toc353177993"/>
      <w:bookmarkStart w:id="253" w:name="_Toc352798814"/>
      <w:bookmarkStart w:id="254" w:name="_Toc353440080"/>
      <w:bookmarkStart w:id="255" w:name="_Toc353792368"/>
      <w:r>
        <w:lastRenderedPageBreak/>
        <w:t>Industrial Safety</w:t>
      </w:r>
      <w:bookmarkEnd w:id="252"/>
      <w:bookmarkEnd w:id="253"/>
      <w:bookmarkEnd w:id="254"/>
      <w:bookmarkEnd w:id="255"/>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256"/>
      <w:r>
        <w:t>robot</w:t>
      </w:r>
      <w:commentRangeEnd w:id="256"/>
      <w:r w:rsidR="00A17829">
        <w:rPr>
          <w:rStyle w:val="CommentReference"/>
        </w:rPr>
        <w:commentReference w:id="256"/>
      </w:r>
      <w:r>
        <w:t>.</w:t>
      </w:r>
    </w:p>
    <w:p w:rsidR="005B23F0" w:rsidRDefault="005B23F0">
      <w:pPr>
        <w:pStyle w:val="Heading2"/>
      </w:pPr>
      <w:bookmarkStart w:id="257" w:name="_Toc353177994"/>
      <w:bookmarkStart w:id="258" w:name="_Toc352798815"/>
      <w:bookmarkStart w:id="259" w:name="_Toc353440081"/>
      <w:bookmarkStart w:id="260" w:name="_Ref353789829"/>
      <w:bookmarkStart w:id="261" w:name="_Toc353792369"/>
      <w:r>
        <w:t>Reflexive Speed Limiting</w:t>
      </w:r>
      <w:bookmarkEnd w:id="257"/>
      <w:bookmarkEnd w:id="258"/>
      <w:bookmarkEnd w:id="259"/>
      <w:bookmarkEnd w:id="260"/>
      <w:bookmarkEnd w:id="261"/>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speed limits must be imposed. </w:t>
      </w:r>
      <w:r w:rsidR="00A2151D">
        <w:t>Proposed methods for reflexive speed limiting are described in Appendix 3.</w:t>
      </w:r>
      <w:bookmarkStart w:id="262" w:name="_Toc351540620"/>
      <w:bookmarkStart w:id="263" w:name="_Ref351924510"/>
      <w:bookmarkStart w:id="264" w:name="_Toc353177997"/>
      <w:bookmarkStart w:id="265" w:name="_Toc352798818"/>
      <w:bookmarkStart w:id="266" w:name="_Toc353440084"/>
      <w:bookmarkStart w:id="267" w:name="_Ref353783424"/>
    </w:p>
    <w:p w:rsidR="005B23F0" w:rsidRDefault="005B23F0" w:rsidP="00A2151D">
      <w:pPr>
        <w:pStyle w:val="Heading2"/>
      </w:pPr>
      <w:bookmarkStart w:id="268" w:name="_Toc353792370"/>
      <w:r>
        <w:t>Emergency Stop System</w:t>
      </w:r>
      <w:bookmarkEnd w:id="262"/>
      <w:bookmarkEnd w:id="263"/>
      <w:bookmarkEnd w:id="264"/>
      <w:bookmarkEnd w:id="265"/>
      <w:bookmarkEnd w:id="266"/>
      <w:bookmarkEnd w:id="267"/>
      <w:bookmarkEnd w:id="268"/>
    </w:p>
    <w:p w:rsidR="00E141B1" w:rsidRDefault="005B23F0">
      <w:pPr>
        <w:pStyle w:val="Heading3"/>
      </w:pPr>
      <w:bookmarkStart w:id="269" w:name="_Toc351540621"/>
      <w:bookmarkStart w:id="270" w:name="_Toc353177998"/>
      <w:bookmarkStart w:id="271" w:name="_Toc352798819"/>
      <w:bookmarkStart w:id="272" w:name="_Toc353440085"/>
      <w:bookmarkStart w:id="273" w:name="_Toc353792371"/>
      <w:r>
        <w:t>E-Stop Systems Used in This Lab</w:t>
      </w:r>
      <w:bookmarkEnd w:id="269"/>
      <w:bookmarkEnd w:id="270"/>
      <w:bookmarkEnd w:id="271"/>
      <w:bookmarkEnd w:id="272"/>
      <w:bookmarkEnd w:id="273"/>
    </w:p>
    <w:p w:rsidR="005B23F0" w:rsidRDefault="005B23F0" w:rsidP="00CA427F">
      <w:commentRangeStart w:id="274"/>
      <w:r>
        <w:t>The</w:t>
      </w:r>
      <w:commentRangeEnd w:id="274"/>
      <w:r w:rsidR="007E4599">
        <w:rPr>
          <w:rStyle w:val="CommentReference"/>
        </w:rPr>
        <w:commentReference w:id="274"/>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75" w:name="_Toc351540622"/>
      <w:bookmarkStart w:id="276" w:name="_Toc353177999"/>
      <w:bookmarkStart w:id="277" w:name="_Toc352798820"/>
      <w:bookmarkStart w:id="278" w:name="_Toc353440086"/>
      <w:bookmarkStart w:id="279" w:name="_Toc353792372"/>
      <w:r>
        <w:t>E-Stop Requirements for This Robot</w:t>
      </w:r>
      <w:bookmarkEnd w:id="275"/>
      <w:bookmarkEnd w:id="276"/>
      <w:bookmarkEnd w:id="277"/>
      <w:bookmarkEnd w:id="278"/>
      <w:bookmarkEnd w:id="279"/>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6B701A">
        <w:fldChar w:fldCharType="begin"/>
      </w:r>
      <w:r w:rsidR="00610622">
        <w:instrText xml:space="preserve"> REF _Ref351933999 \h </w:instrText>
      </w:r>
      <w:r w:rsidR="006B701A">
        <w:fldChar w:fldCharType="separate"/>
      </w:r>
      <w:r w:rsidR="00FD4465">
        <w:t xml:space="preserve">Figure </w:t>
      </w:r>
      <w:r w:rsidR="00FD4465">
        <w:rPr>
          <w:noProof/>
        </w:rPr>
        <w:t>16</w:t>
      </w:r>
      <w:r w:rsidR="006B701A">
        <w:fldChar w:fldCharType="end"/>
      </w:r>
      <w:r w:rsidR="00534635">
        <w:t xml:space="preserve"> and </w:t>
      </w:r>
      <w:r w:rsidR="006B701A">
        <w:fldChar w:fldCharType="begin"/>
      </w:r>
      <w:r w:rsidR="00610622">
        <w:instrText xml:space="preserve"> REF _Ref351934011 \h </w:instrText>
      </w:r>
      <w:r w:rsidR="006B701A">
        <w:fldChar w:fldCharType="separate"/>
      </w:r>
      <w:r w:rsidR="00FD4465">
        <w:t xml:space="preserve">Figure </w:t>
      </w:r>
      <w:r w:rsidR="00FD4465">
        <w:rPr>
          <w:noProof/>
        </w:rPr>
        <w:t>17</w:t>
      </w:r>
      <w:r w:rsidR="006B701A">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55A49CA7" wp14:editId="271A83BE">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80" w:name="_Ref351933999"/>
      <w:bookmarkStart w:id="281" w:name="_Toc351997949"/>
      <w:bookmarkStart w:id="282" w:name="_Toc353178064"/>
      <w:bookmarkStart w:id="283" w:name="_Toc353440144"/>
      <w:bookmarkStart w:id="284" w:name="_Toc353792403"/>
      <w:r>
        <w:t xml:space="preserve">Figure </w:t>
      </w:r>
      <w:r w:rsidR="006B701A">
        <w:fldChar w:fldCharType="begin"/>
      </w:r>
      <w:r w:rsidR="00851713">
        <w:instrText xml:space="preserve"> SEQ Figure \* ARABIC </w:instrText>
      </w:r>
      <w:r w:rsidR="006B701A">
        <w:fldChar w:fldCharType="separate"/>
      </w:r>
      <w:r w:rsidR="00FD4465">
        <w:rPr>
          <w:noProof/>
        </w:rPr>
        <w:t>16</w:t>
      </w:r>
      <w:r w:rsidR="006B701A">
        <w:fldChar w:fldCharType="end"/>
      </w:r>
      <w:bookmarkEnd w:id="280"/>
      <w:r>
        <w:t>: A design for an emergency stop remote.</w:t>
      </w:r>
      <w:bookmarkEnd w:id="281"/>
      <w:bookmarkEnd w:id="282"/>
      <w:bookmarkEnd w:id="283"/>
      <w:bookmarkEnd w:id="284"/>
    </w:p>
    <w:p w:rsidR="00534635" w:rsidRDefault="00534635" w:rsidP="00CA427F">
      <w:r>
        <w:rPr>
          <w:noProof/>
          <w:lang w:bidi="ar-SA"/>
        </w:rPr>
        <w:lastRenderedPageBreak/>
        <w:drawing>
          <wp:inline distT="0" distB="0" distL="0" distR="0" wp14:anchorId="3F3CD808" wp14:editId="1C3873BD">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85" w:name="_Ref351934011"/>
      <w:bookmarkStart w:id="286" w:name="_Toc351997950"/>
      <w:bookmarkStart w:id="287" w:name="_Toc353178065"/>
      <w:bookmarkStart w:id="288" w:name="_Toc353792404"/>
      <w:r>
        <w:t xml:space="preserve">Figure </w:t>
      </w:r>
      <w:r w:rsidR="006B701A">
        <w:fldChar w:fldCharType="begin"/>
      </w:r>
      <w:r w:rsidR="00851713">
        <w:instrText xml:space="preserve"> SEQ Figure \* ARABIC </w:instrText>
      </w:r>
      <w:r w:rsidR="006B701A">
        <w:fldChar w:fldCharType="separate"/>
      </w:r>
      <w:r w:rsidR="00FD4465">
        <w:rPr>
          <w:noProof/>
        </w:rPr>
        <w:t>17</w:t>
      </w:r>
      <w:r w:rsidR="006B701A">
        <w:fldChar w:fldCharType="end"/>
      </w:r>
      <w:bookmarkEnd w:id="285"/>
      <w:r>
        <w:t>: A design for an emergency stop receiver and aggregator.</w:t>
      </w:r>
      <w:bookmarkEnd w:id="286"/>
      <w:bookmarkEnd w:id="287"/>
      <w:bookmarkEnd w:id="288"/>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6B701A">
        <w:fldChar w:fldCharType="begin"/>
      </w:r>
      <w:r w:rsidR="00A15744">
        <w:instrText xml:space="preserve"> REF _Ref351934011 \h </w:instrText>
      </w:r>
      <w:r w:rsidR="006B701A">
        <w:fldChar w:fldCharType="separate"/>
      </w:r>
      <w:r w:rsidR="00FD4465">
        <w:t xml:space="preserve">Figure </w:t>
      </w:r>
      <w:r w:rsidR="00FD4465">
        <w:rPr>
          <w:noProof/>
        </w:rPr>
        <w:t>17</w:t>
      </w:r>
      <w:r w:rsidR="006B701A">
        <w:fldChar w:fldCharType="end"/>
      </w:r>
      <w:r w:rsidR="00A15744">
        <w:t xml:space="preserve">; see </w:t>
      </w:r>
      <w:r w:rsidR="006B701A">
        <w:fldChar w:fldCharType="begin"/>
      </w:r>
      <w:r w:rsidR="00A15744">
        <w:instrText xml:space="preserve"> REF _Ref351926554 \h </w:instrText>
      </w:r>
      <w:r w:rsidR="006B701A">
        <w:fldChar w:fldCharType="separate"/>
      </w:r>
      <w:r w:rsidR="00FD4465">
        <w:t xml:space="preserve">Figure </w:t>
      </w:r>
      <w:r w:rsidR="00FD4465">
        <w:rPr>
          <w:noProof/>
        </w:rPr>
        <w:t>4</w:t>
      </w:r>
      <w:r w:rsidR="006B701A">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 xml:space="preserve">the IRC5. These two changes completely decouple this emergency stop circuit from the IRC5, meaning it no longer meets requirements 2 and 3b described abo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21E15" w:rsidRDefault="00521E15" w:rsidP="00CA427F">
      <w:r>
        <w:t>A revised version of this emergency stop s</w:t>
      </w:r>
      <w:r w:rsidR="00891B65">
        <w:t>ystem is described in Appendix 2</w:t>
      </w:r>
      <w:r>
        <w:t>. The revised version has been designed, and all of its components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289" w:name="_Toc353178002"/>
      <w:bookmarkStart w:id="290" w:name="_Toc352798823"/>
      <w:bookmarkStart w:id="291" w:name="_Toc353440089"/>
      <w:bookmarkStart w:id="292" w:name="_Toc353792373"/>
      <w:r>
        <w:lastRenderedPageBreak/>
        <w:t xml:space="preserve">Validation </w:t>
      </w:r>
      <w:r w:rsidR="00AF0BEB">
        <w:t>Results</w:t>
      </w:r>
      <w:bookmarkEnd w:id="289"/>
      <w:bookmarkEnd w:id="290"/>
      <w:bookmarkEnd w:id="291"/>
      <w:bookmarkEnd w:id="292"/>
    </w:p>
    <w:p w:rsidR="00521E15" w:rsidRDefault="00521E15" w:rsidP="00521E15">
      <w:pPr>
        <w:pStyle w:val="Heading2"/>
      </w:pPr>
      <w:bookmarkStart w:id="293" w:name="_Ref353787516"/>
      <w:bookmarkStart w:id="294" w:name="_Toc353792374"/>
      <w:r>
        <w:t>Localization</w:t>
      </w:r>
      <w:bookmarkEnd w:id="293"/>
      <w:bookmarkEnd w:id="294"/>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3E71BA">
        <w:fldChar w:fldCharType="begin"/>
      </w:r>
      <w:r w:rsidR="003E71BA">
        <w:instrText xml:space="preserve"> REF _Ref353642791 \h </w:instrText>
      </w:r>
      <w:r w:rsidR="003E71BA">
        <w:fldChar w:fldCharType="separate"/>
      </w:r>
      <w:r w:rsidR="00FD4465">
        <w:t xml:space="preserve">Table </w:t>
      </w:r>
      <w:r w:rsidR="00FD4465">
        <w:rPr>
          <w:noProof/>
        </w:rPr>
        <w:t>1</w:t>
      </w:r>
      <w:r w:rsidR="003E71BA">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295" w:name="_Toc351997934"/>
      <w:bookmarkStart w:id="296"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6B3929">
        <w:fldChar w:fldCharType="begin"/>
      </w:r>
      <w:r w:rsidR="006B3929">
        <w:instrText xml:space="preserve"> REF _Ref353644180 \h </w:instrText>
      </w:r>
      <w:r w:rsidR="006B3929">
        <w:fldChar w:fldCharType="separate"/>
      </w:r>
      <w:r w:rsidR="00FD4465">
        <w:t xml:space="preserve">Table </w:t>
      </w:r>
      <w:r w:rsidR="00FD4465">
        <w:rPr>
          <w:noProof/>
        </w:rPr>
        <w:t>2</w:t>
      </w:r>
      <w:r w:rsidR="006B3929">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295"/>
      <w:bookmarkEnd w:id="296"/>
    </w:p>
    <w:p w:rsidR="0054767C" w:rsidRDefault="002F3F95" w:rsidP="0054767C">
      <w:pPr>
        <w:pStyle w:val="Caption"/>
        <w:keepNext/>
      </w:pPr>
      <w:bookmarkStart w:id="297" w:name="_Ref353644180"/>
      <w:r>
        <w:rPr>
          <w:noProof/>
        </w:rPr>
        <w:pict>
          <v:shape id="Text Box 2" o:spid="_x0000_s1032" type="#_x0000_t202" style="position:absolute;left:0;text-align:left;margin-left:0;margin-top:0;width:6in;height:180pt;z-index:251662336;visibility:visible;mso-wrap-distance-left:9pt;mso-wrap-distance-top:0;mso-wrap-distance-right:9pt;mso-wrap-distance-bottom:0;mso-position-horizontal:left;mso-position-horizontal-relative:margin;mso-position-vertical:top;mso-position-vertical-relative:margin;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2F3F95" w:rsidRDefault="002F3F95" w:rsidP="00D8459D">
                  <w:pPr>
                    <w:pStyle w:val="Caption"/>
                    <w:keepNext/>
                  </w:pPr>
                  <w:bookmarkStart w:id="298" w:name="_Ref353642791"/>
                  <w:r>
                    <w:t xml:space="preserve">Table </w:t>
                  </w:r>
                  <w:r>
                    <w:fldChar w:fldCharType="begin"/>
                  </w:r>
                  <w:r>
                    <w:instrText xml:space="preserve"> SEQ Table \* ARABIC </w:instrText>
                  </w:r>
                  <w:r>
                    <w:fldChar w:fldCharType="separate"/>
                  </w:r>
                  <w:r>
                    <w:rPr>
                      <w:noProof/>
                    </w:rPr>
                    <w:t>1</w:t>
                  </w:r>
                  <w:r>
                    <w:fldChar w:fldCharType="end"/>
                  </w:r>
                  <w:bookmarkEnd w:id="298"/>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010"/>
                    <w:gridCol w:w="970"/>
                    <w:gridCol w:w="1617"/>
                  </w:tblGrid>
                  <w:tr w:rsidR="002F3F95" w:rsidRPr="00D8459D" w:rsidTr="002F3F95">
                    <w:trPr>
                      <w:trHeight w:val="255"/>
                      <w:jc w:val="center"/>
                    </w:trPr>
                    <w:tc>
                      <w:tcPr>
                        <w:tcW w:w="0" w:type="auto"/>
                        <w:shd w:val="clear" w:color="auto" w:fill="auto"/>
                        <w:noWrap/>
                        <w:vAlign w:val="bottom"/>
                        <w:hideMark/>
                      </w:tcPr>
                      <w:p w:rsidR="002F3F95" w:rsidRPr="00D8459D" w:rsidRDefault="002F3F95" w:rsidP="002F3F95">
                        <w:pPr>
                          <w:pStyle w:val="NoSpacing"/>
                          <w:spacing w:after="0"/>
                          <w:rPr>
                            <w:b/>
                            <w:lang w:bidi="ar-SA"/>
                          </w:rPr>
                        </w:pPr>
                        <w:r w:rsidRPr="00D8459D">
                          <w:rPr>
                            <w:b/>
                            <w:lang w:bidi="ar-SA"/>
                          </w:rPr>
                          <w:t>Trial</w:t>
                        </w:r>
                      </w:p>
                    </w:tc>
                    <w:tc>
                      <w:tcPr>
                        <w:tcW w:w="0" w:type="auto"/>
                        <w:shd w:val="clear" w:color="auto" w:fill="auto"/>
                        <w:noWrap/>
                        <w:vAlign w:val="bottom"/>
                        <w:hideMark/>
                      </w:tcPr>
                      <w:p w:rsidR="002F3F95" w:rsidRPr="00D8459D" w:rsidRDefault="002F3F95" w:rsidP="002F3F95">
                        <w:pPr>
                          <w:pStyle w:val="NoSpacing"/>
                          <w:spacing w:after="0"/>
                          <w:rPr>
                            <w:b/>
                            <w:lang w:bidi="ar-SA"/>
                          </w:rPr>
                        </w:pPr>
                        <w:r w:rsidRPr="00D8459D">
                          <w:rPr>
                            <w:b/>
                            <w:lang w:bidi="ar-SA"/>
                          </w:rPr>
                          <w:t>X</w:t>
                        </w:r>
                      </w:p>
                    </w:tc>
                    <w:tc>
                      <w:tcPr>
                        <w:tcW w:w="0" w:type="auto"/>
                        <w:shd w:val="clear" w:color="auto" w:fill="auto"/>
                        <w:noWrap/>
                        <w:vAlign w:val="bottom"/>
                        <w:hideMark/>
                      </w:tcPr>
                      <w:p w:rsidR="002F3F95" w:rsidRPr="00D8459D" w:rsidRDefault="002F3F95" w:rsidP="002F3F95">
                        <w:pPr>
                          <w:pStyle w:val="NoSpacing"/>
                          <w:spacing w:after="0"/>
                          <w:rPr>
                            <w:b/>
                            <w:lang w:bidi="ar-SA"/>
                          </w:rPr>
                        </w:pPr>
                        <w:r w:rsidRPr="00D8459D">
                          <w:rPr>
                            <w:b/>
                            <w:lang w:bidi="ar-SA"/>
                          </w:rPr>
                          <w:t>Y</w:t>
                        </w:r>
                      </w:p>
                    </w:tc>
                    <w:tc>
                      <w:tcPr>
                        <w:tcW w:w="0" w:type="auto"/>
                        <w:shd w:val="clear" w:color="auto" w:fill="auto"/>
                        <w:noWrap/>
                        <w:vAlign w:val="bottom"/>
                        <w:hideMark/>
                      </w:tcPr>
                      <w:p w:rsidR="002F3F95" w:rsidRPr="00D8459D" w:rsidRDefault="002F3F95" w:rsidP="002F3F95">
                        <w:pPr>
                          <w:pStyle w:val="NoSpacing"/>
                          <w:spacing w:after="0"/>
                          <w:rPr>
                            <w:b/>
                            <w:lang w:bidi="ar-SA"/>
                          </w:rPr>
                        </w:pPr>
                        <w:r w:rsidRPr="00D8459D">
                          <w:rPr>
                            <w:b/>
                            <w:lang w:bidi="ar-SA"/>
                          </w:rPr>
                          <w:t>Displacement</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1</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535</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2.908</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969</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2</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42</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760</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71</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3</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373</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032</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373</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4</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99</w:t>
                        </w:r>
                        <w:r>
                          <w:rPr>
                            <w:lang w:bidi="ar-SA"/>
                          </w:rPr>
                          <w:t>55</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45</w:t>
                        </w:r>
                        <w:r>
                          <w:rPr>
                            <w:lang w:bidi="ar-SA"/>
                          </w:rPr>
                          <w:t>44</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05</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5</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881</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66</w:t>
                        </w:r>
                        <w:r>
                          <w:rPr>
                            <w:lang w:bidi="ar-SA"/>
                          </w:rPr>
                          <w:t>33</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903</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6</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1</w:t>
                        </w:r>
                        <w:r>
                          <w:rPr>
                            <w:lang w:bidi="ar-SA"/>
                          </w:rPr>
                          <w:t>88</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60</w:t>
                        </w:r>
                        <w:r>
                          <w:rPr>
                            <w:lang w:bidi="ar-SA"/>
                          </w:rPr>
                          <w:t>99</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36</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Pr>
                            <w:lang w:bidi="ar-SA"/>
                          </w:rPr>
                          <w:t>Average</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9.974</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904</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059</w:t>
                        </w:r>
                      </w:p>
                    </w:tc>
                  </w:tr>
                  <w:tr w:rsidR="002F3F95" w:rsidRPr="00F651EA" w:rsidTr="002F3F95">
                    <w:trPr>
                      <w:trHeight w:val="255"/>
                      <w:jc w:val="center"/>
                    </w:trPr>
                    <w:tc>
                      <w:tcPr>
                        <w:tcW w:w="0" w:type="auto"/>
                        <w:shd w:val="clear" w:color="auto" w:fill="auto"/>
                        <w:noWrap/>
                        <w:vAlign w:val="bottom"/>
                        <w:hideMark/>
                      </w:tcPr>
                      <w:p w:rsidR="002F3F95" w:rsidRPr="00F651EA" w:rsidRDefault="002F3F95" w:rsidP="002F3F95">
                        <w:pPr>
                          <w:pStyle w:val="NoSpacing"/>
                          <w:spacing w:after="0"/>
                          <w:rPr>
                            <w:lang w:bidi="ar-SA"/>
                          </w:rPr>
                        </w:pPr>
                        <w:r w:rsidRPr="00F651EA">
                          <w:rPr>
                            <w:lang w:bidi="ar-SA"/>
                          </w:rPr>
                          <w:t>STD</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2711</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1.01</w:t>
                        </w:r>
                        <w:r>
                          <w:rPr>
                            <w:lang w:bidi="ar-SA"/>
                          </w:rPr>
                          <w:t>55</w:t>
                        </w:r>
                      </w:p>
                    </w:tc>
                    <w:tc>
                      <w:tcPr>
                        <w:tcW w:w="0" w:type="auto"/>
                        <w:shd w:val="clear" w:color="auto" w:fill="auto"/>
                        <w:noWrap/>
                        <w:vAlign w:val="bottom"/>
                        <w:hideMark/>
                      </w:tcPr>
                      <w:p w:rsidR="002F3F95" w:rsidRDefault="002F3F95" w:rsidP="002F3F95">
                        <w:pPr>
                          <w:pStyle w:val="NoSpacing"/>
                          <w:spacing w:after="0"/>
                          <w:jc w:val="right"/>
                        </w:pPr>
                        <w:r w:rsidRPr="00F651EA">
                          <w:rPr>
                            <w:lang w:bidi="ar-SA"/>
                          </w:rPr>
                          <w:t>0.1640</w:t>
                        </w:r>
                      </w:p>
                    </w:tc>
                  </w:tr>
                </w:tbl>
                <w:p w:rsidR="002F3F95" w:rsidRDefault="002F3F95"/>
              </w:txbxContent>
            </v:textbox>
            <w10:wrap type="topAndBottom" anchorx="margin" anchory="margin"/>
          </v:shape>
        </w:pict>
      </w:r>
      <w:r w:rsidR="0054767C">
        <w:t xml:space="preserve">Table </w:t>
      </w:r>
      <w:r>
        <w:fldChar w:fldCharType="begin"/>
      </w:r>
      <w:r>
        <w:instrText xml:space="preserve"> SEQ Table \* ARABIC </w:instrText>
      </w:r>
      <w:r>
        <w:fldChar w:fldCharType="separate"/>
      </w:r>
      <w:r w:rsidR="00FD4465">
        <w:rPr>
          <w:noProof/>
        </w:rPr>
        <w:t>2</w:t>
      </w:r>
      <w:r>
        <w:rPr>
          <w:noProof/>
        </w:rPr>
        <w:fldChar w:fldCharType="end"/>
      </w:r>
      <w:bookmarkEnd w:id="297"/>
      <w:r w:rsidR="0054767C">
        <w:t>: One meter radius circle odometry test. Measurements in meters except where noted. Oz and Ow indicate quaternion components z and w (components x and y are 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0"/>
        <w:gridCol w:w="770"/>
        <w:gridCol w:w="770"/>
        <w:gridCol w:w="770"/>
        <w:gridCol w:w="770"/>
        <w:gridCol w:w="1617"/>
        <w:gridCol w:w="1677"/>
      </w:tblGrid>
      <w:tr w:rsidR="00521E15" w:rsidRPr="00D8459D" w:rsidTr="00521E15">
        <w:trPr>
          <w:trHeight w:val="300"/>
        </w:trPr>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Trial</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x</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y</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Oz</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Ow</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Displacement</w:t>
            </w:r>
          </w:p>
        </w:tc>
        <w:tc>
          <w:tcPr>
            <w:tcW w:w="0" w:type="auto"/>
            <w:shd w:val="clear" w:color="auto" w:fill="auto"/>
            <w:noWrap/>
            <w:vAlign w:val="bottom"/>
            <w:hideMark/>
          </w:tcPr>
          <w:p w:rsidR="00521E15" w:rsidRPr="00D8459D" w:rsidRDefault="00521E15" w:rsidP="00521E15">
            <w:pPr>
              <w:pStyle w:val="NoSpacing"/>
              <w:spacing w:after="0"/>
              <w:rPr>
                <w:b/>
                <w:lang w:bidi="ar-SA"/>
              </w:rPr>
            </w:pPr>
            <w:r w:rsidRPr="00D8459D">
              <w:rPr>
                <w:b/>
                <w:lang w:bidi="ar-SA"/>
              </w:rPr>
              <w:t>Heading (deg)</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3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0</w:t>
            </w:r>
            <w:r>
              <w:rPr>
                <w:lang w:bidi="ar-SA"/>
              </w:rPr>
              <w:t>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6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9.12</w:t>
            </w:r>
            <w:r>
              <w:rPr>
                <w:lang w:bidi="ar-SA"/>
              </w:rPr>
              <w:t>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0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5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2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w:t>
            </w:r>
            <w:r>
              <w:rPr>
                <w:lang w:bidi="ar-SA"/>
              </w:rPr>
              <w:t>2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6.202</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4</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9</w:t>
            </w:r>
            <w:r>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1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w:t>
            </w:r>
            <w:r>
              <w:rPr>
                <w:lang w:bidi="ar-SA"/>
              </w:rPr>
              <w:t>9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11</w:t>
            </w:r>
            <w:r>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14.3</w:t>
            </w:r>
            <w:r>
              <w:rPr>
                <w:lang w:bidi="ar-SA"/>
              </w:rPr>
              <w:t>70</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5</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62</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5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w:t>
            </w:r>
            <w:r>
              <w:rPr>
                <w:lang w:bidi="ar-SA"/>
              </w:rPr>
              <w:t>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7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2.1</w:t>
            </w:r>
            <w:r>
              <w:rPr>
                <w:lang w:bidi="ar-SA"/>
              </w:rPr>
              <w:t>50</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77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3</w:t>
            </w:r>
            <w:r>
              <w:rPr>
                <w:lang w:bidi="ar-SA"/>
              </w:rPr>
              <w:t>30</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5</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8</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w:t>
            </w:r>
            <w:r>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35.40</w:t>
            </w:r>
            <w:r>
              <w:rPr>
                <w:lang w:bidi="ar-SA"/>
              </w:rPr>
              <w:t>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9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3</w:t>
            </w:r>
            <w:r>
              <w:rPr>
                <w:lang w:bidi="ar-SA"/>
              </w:rPr>
              <w:t>4</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0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6</w:t>
            </w:r>
            <w:r>
              <w:rPr>
                <w:lang w:bidi="ar-SA"/>
              </w:rPr>
              <w:t>5</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92</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9.677</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Average</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1</w:t>
            </w:r>
            <w:r>
              <w:rPr>
                <w:lang w:bidi="ar-SA"/>
              </w:rPr>
              <w:t>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47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52</w:t>
            </w:r>
            <w:r>
              <w:rPr>
                <w:lang w:bidi="ar-SA"/>
              </w:rPr>
              <w:t>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847</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94</w:t>
            </w:r>
            <w:r>
              <w:rPr>
                <w:lang w:bidi="ar-SA"/>
              </w:rPr>
              <w:t>9</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26.154</w:t>
            </w:r>
          </w:p>
        </w:tc>
      </w:tr>
      <w:tr w:rsidR="00521E15" w:rsidRPr="00F651EA" w:rsidTr="00521E15">
        <w:trPr>
          <w:trHeight w:val="300"/>
        </w:trPr>
        <w:tc>
          <w:tcPr>
            <w:tcW w:w="0" w:type="auto"/>
            <w:shd w:val="clear" w:color="auto" w:fill="auto"/>
            <w:noWrap/>
            <w:vAlign w:val="bottom"/>
            <w:hideMark/>
          </w:tcPr>
          <w:p w:rsidR="00521E15" w:rsidRPr="00F651EA" w:rsidRDefault="00521E15" w:rsidP="00521E15">
            <w:pPr>
              <w:pStyle w:val="NoSpacing"/>
              <w:spacing w:after="0"/>
              <w:rPr>
                <w:lang w:bidi="ar-SA"/>
              </w:rPr>
            </w:pPr>
            <w:r w:rsidRPr="00F651EA">
              <w:rPr>
                <w:lang w:bidi="ar-SA"/>
              </w:rPr>
              <w:t>Standard Deviation</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76</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10</w:t>
            </w:r>
            <w:r>
              <w:rPr>
                <w:lang w:bidi="ar-SA"/>
              </w:rPr>
              <w:t>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48</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31</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0.09</w:t>
            </w:r>
            <w:r>
              <w:rPr>
                <w:lang w:bidi="ar-SA"/>
              </w:rPr>
              <w:t>3</w:t>
            </w:r>
          </w:p>
        </w:tc>
        <w:tc>
          <w:tcPr>
            <w:tcW w:w="0" w:type="auto"/>
            <w:shd w:val="clear" w:color="auto" w:fill="auto"/>
            <w:noWrap/>
            <w:vAlign w:val="bottom"/>
            <w:hideMark/>
          </w:tcPr>
          <w:p w:rsidR="00521E15" w:rsidRDefault="00521E15" w:rsidP="00521E15">
            <w:pPr>
              <w:pStyle w:val="NoSpacing"/>
              <w:spacing w:after="0"/>
              <w:jc w:val="right"/>
            </w:pPr>
            <w:r w:rsidRPr="00F651EA">
              <w:rPr>
                <w:lang w:bidi="ar-SA"/>
              </w:rPr>
              <w:t>6.604</w:t>
            </w:r>
          </w:p>
        </w:tc>
      </w:tr>
    </w:tbl>
    <w:p w:rsidR="002E2F35" w:rsidRDefault="002E2F35" w:rsidP="002E2F35">
      <w:bookmarkStart w:id="299" w:name="_Toc353178003"/>
      <w:bookmarkStart w:id="300" w:name="_Toc352798824"/>
      <w:bookmarkStart w:id="301" w:name="_Toc353440090"/>
      <w:r>
        <w:br/>
      </w:r>
    </w:p>
    <w:p w:rsidR="002E2F35" w:rsidRDefault="002E2F35" w:rsidP="002E2F35">
      <w:r>
        <w:lastRenderedPageBreak/>
        <w:t>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w:t>
      </w:r>
      <w:r>
        <w:t xml:space="preserve">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302" w:name="_Toc353792375"/>
      <w:r>
        <w:t>Validation Tasks</w:t>
      </w:r>
      <w:bookmarkEnd w:id="299"/>
      <w:bookmarkEnd w:id="300"/>
      <w:bookmarkEnd w:id="301"/>
      <w:bookmarkEnd w:id="302"/>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2F3F95">
        <w:fldChar w:fldCharType="begin"/>
      </w:r>
      <w:r w:rsidR="002F3F95">
        <w:instrText xml:space="preserve"> REF _Ref353645111 </w:instrText>
      </w:r>
      <w:r w:rsidR="002F3F95">
        <w:fldChar w:fldCharType="separate"/>
      </w:r>
      <w:r w:rsidR="00FD4465">
        <w:t xml:space="preserve">Table </w:t>
      </w:r>
      <w:r w:rsidR="00FD4465">
        <w:rPr>
          <w:noProof/>
        </w:rPr>
        <w:t>3</w:t>
      </w:r>
      <w:r w:rsidR="002F3F95">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303" w:name="_Ref353645111"/>
      <w:r>
        <w:t xml:space="preserve">Table </w:t>
      </w:r>
      <w:r w:rsidR="002F3F95">
        <w:fldChar w:fldCharType="begin"/>
      </w:r>
      <w:r w:rsidR="002F3F95">
        <w:instrText xml:space="preserve"> SEQ Table \* ARABIC </w:instrText>
      </w:r>
      <w:r w:rsidR="002F3F95">
        <w:fldChar w:fldCharType="separate"/>
      </w:r>
      <w:r w:rsidR="00FD4465">
        <w:rPr>
          <w:noProof/>
        </w:rPr>
        <w:t>3</w:t>
      </w:r>
      <w:r w:rsidR="002F3F95">
        <w:rPr>
          <w:noProof/>
        </w:rPr>
        <w:fldChar w:fldCharType="end"/>
      </w:r>
      <w:bookmarkEnd w:id="303"/>
      <w:r>
        <w:t>: Results of drive base validation tests</w:t>
      </w:r>
    </w:p>
    <w:tbl>
      <w:tblPr>
        <w:tblStyle w:val="TableGrid"/>
        <w:tblW w:w="0" w:type="auto"/>
        <w:tblInd w:w="14" w:type="dxa"/>
        <w:tblLook w:val="04A0" w:firstRow="1" w:lastRow="0" w:firstColumn="1" w:lastColumn="0" w:noHBand="0" w:noVBand="1"/>
      </w:tblPr>
      <w:tblGrid>
        <w:gridCol w:w="750"/>
        <w:gridCol w:w="1377"/>
        <w:gridCol w:w="1551"/>
        <w:gridCol w:w="5164"/>
      </w:tblGrid>
      <w:tr w:rsidR="00E6318E" w:rsidRPr="00DB1587" w:rsidTr="006B3929">
        <w:tc>
          <w:tcPr>
            <w:tcW w:w="0" w:type="auto"/>
          </w:tcPr>
          <w:p w:rsidR="006B3929" w:rsidRPr="00DB1587" w:rsidRDefault="006B3929" w:rsidP="006B3929">
            <w:pPr>
              <w:pStyle w:val="NoSpacing"/>
              <w:spacing w:after="0"/>
              <w:rPr>
                <w:b/>
              </w:rPr>
            </w:pPr>
            <w:r w:rsidRPr="00DB1587">
              <w:rPr>
                <w:b/>
              </w:rPr>
              <w:t>Trial</w:t>
            </w:r>
          </w:p>
        </w:tc>
        <w:tc>
          <w:tcPr>
            <w:tcW w:w="0" w:type="auto"/>
          </w:tcPr>
          <w:p w:rsidR="006B3929" w:rsidRPr="00DB1587" w:rsidRDefault="006B3929" w:rsidP="006B3929">
            <w:pPr>
              <w:pStyle w:val="NoSpacing"/>
              <w:spacing w:after="0"/>
              <w:rPr>
                <w:b/>
              </w:rPr>
            </w:pPr>
            <w:r w:rsidRPr="00DB1587">
              <w:rPr>
                <w:b/>
              </w:rPr>
              <w:t>Start Position</w:t>
            </w:r>
          </w:p>
        </w:tc>
        <w:tc>
          <w:tcPr>
            <w:tcW w:w="0" w:type="auto"/>
          </w:tcPr>
          <w:p w:rsidR="006B3929" w:rsidRPr="00DB1587" w:rsidRDefault="006B3929" w:rsidP="006B3929">
            <w:pPr>
              <w:pStyle w:val="NoSpacing"/>
              <w:spacing w:after="0"/>
              <w:rPr>
                <w:b/>
              </w:rPr>
            </w:pPr>
            <w:r w:rsidRPr="00DB1587">
              <w:rPr>
                <w:b/>
              </w:rPr>
              <w:t>Drive To Table</w:t>
            </w:r>
          </w:p>
        </w:tc>
        <w:tc>
          <w:tcPr>
            <w:tcW w:w="0" w:type="auto"/>
          </w:tcPr>
          <w:p w:rsidR="006B3929" w:rsidRPr="00DB1587" w:rsidRDefault="006B3929" w:rsidP="006B3929">
            <w:pPr>
              <w:pStyle w:val="NoSpacing"/>
              <w:spacing w:after="0"/>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Default="00E6318E" w:rsidP="006B3929">
            <w:pPr>
              <w:pStyle w:val="NoSpacing"/>
              <w:spacing w:after="0"/>
            </w:pPr>
            <w: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891B65">
        <w:fldChar w:fldCharType="begin"/>
      </w:r>
      <w:r w:rsidR="00891B65">
        <w:instrText xml:space="preserve"> REF _Ref353790566 \r </w:instrText>
      </w:r>
      <w:r w:rsidR="00891B65">
        <w:fldChar w:fldCharType="separate"/>
      </w:r>
      <w:r w:rsidR="00FD4465">
        <w:t>4.4</w:t>
      </w:r>
      <w:r w:rsidR="00891B65">
        <w:fldChar w:fldCharType="end"/>
      </w:r>
      <w:r w:rsidR="00891B65">
        <w:t xml:space="preserve"> </w:t>
      </w:r>
      <w:r w:rsidR="002F3F95">
        <w:fldChar w:fldCharType="begin"/>
      </w:r>
      <w:r w:rsidR="002F3F95">
        <w:instrText xml:space="preserve"> REF _Ref353644934 \p </w:instrText>
      </w:r>
      <w:r w:rsidR="002F3F95">
        <w:fldChar w:fldCharType="separate"/>
      </w:r>
      <w:r w:rsidR="00FD4465">
        <w:t>above</w:t>
      </w:r>
      <w:r w:rsidR="002F3F95">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2E2F35">
        <w:t xml:space="preserve">figure 18 and </w:t>
      </w:r>
      <w:r w:rsidR="002F3F95">
        <w:fldChar w:fldCharType="begin"/>
      </w:r>
      <w:r w:rsidR="002F3F95">
        <w:instrText xml:space="preserve"> REF _Ref353645641 </w:instrText>
      </w:r>
      <w:r w:rsidR="002F3F95">
        <w:fldChar w:fldCharType="separate"/>
      </w:r>
      <w:r w:rsidR="00FD4465">
        <w:t xml:space="preserve">Table </w:t>
      </w:r>
      <w:r w:rsidR="00FD4465">
        <w:rPr>
          <w:noProof/>
        </w:rPr>
        <w:t>4</w:t>
      </w:r>
      <w:r w:rsidR="002F3F95">
        <w:rPr>
          <w:noProof/>
        </w:rPr>
        <w:fldChar w:fldCharType="end"/>
      </w:r>
      <w:r>
        <w:t>.</w:t>
      </w:r>
    </w:p>
    <w:p w:rsidR="002E2F35" w:rsidRDefault="002E2F35" w:rsidP="002E2F35">
      <w:pPr>
        <w:keepNext/>
        <w:ind w:left="0"/>
      </w:pPr>
      <w:r>
        <w:rPr>
          <w:noProof/>
          <w:lang w:bidi="ar-SA"/>
        </w:rPr>
        <w:drawing>
          <wp:inline distT="0" distB="0" distL="0" distR="0" wp14:anchorId="054FCA12" wp14:editId="6107CBD6">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2E2F35" w:rsidRDefault="002E2F35" w:rsidP="002E2F35">
      <w:pPr>
        <w:pStyle w:val="Caption"/>
        <w:jc w:val="both"/>
      </w:pPr>
      <w:bookmarkStart w:id="304" w:name="_Toc353792405"/>
      <w:r>
        <w:t xml:space="preserve">Figure </w:t>
      </w:r>
      <w:r>
        <w:fldChar w:fldCharType="begin"/>
      </w:r>
      <w:r>
        <w:instrText xml:space="preserve"> SEQ Figure \* ARABIC </w:instrText>
      </w:r>
      <w:r>
        <w:fldChar w:fldCharType="separate"/>
      </w:r>
      <w:r w:rsidR="00FD4465">
        <w:rPr>
          <w:noProof/>
        </w:rPr>
        <w:t>18</w:t>
      </w:r>
      <w:r>
        <w:rPr>
          <w:noProof/>
        </w:rPr>
        <w:fldChar w:fldCharType="end"/>
      </w:r>
      <w:r>
        <w:t>: Manipulation test results</w:t>
      </w:r>
      <w:bookmarkEnd w:id="304"/>
    </w:p>
    <w:p w:rsidR="00240F58" w:rsidRDefault="00FD0126" w:rsidP="00FD0126">
      <w:pPr>
        <w:ind w:left="0"/>
      </w:pPr>
      <w:r>
        <w:t>Of the</w:t>
      </w:r>
      <w:r w:rsidR="00C93BC9">
        <w:t xml:space="preserve"> twenty-five trials, the robot completed the manipulation task </w:t>
      </w:r>
      <w:r w:rsidR="00240F58">
        <w:t xml:space="preserve">thirteen times. In five attempts, the gripper missed the object, resulting in either a failed pick or an insecure grip. These failures can be attributed to the very small clearance between the 5 cm object and the 5.3 cm gripper jaw. In one of the trials (15), two objects were obscured from the </w:t>
      </w:r>
      <w:r w:rsidR="00240F58">
        <w:lastRenderedPageBreak/>
        <w:t xml:space="preserve">Kinect by the robot arm 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2E2F35">
        <w:fldChar w:fldCharType="begin"/>
      </w:r>
      <w:r w:rsidR="002E2F35">
        <w:instrText xml:space="preserve"> REF _Ref353791076 \r </w:instrText>
      </w:r>
      <w:r w:rsidR="002E2F35">
        <w:fldChar w:fldCharType="separate"/>
      </w:r>
      <w:r w:rsidR="00FD4465">
        <w:t>4.3</w:t>
      </w:r>
      <w:r w:rsidR="002E2F35">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2F3F95">
        <w:fldChar w:fldCharType="begin"/>
      </w:r>
      <w:r w:rsidR="002F3F95">
        <w:instrText xml:space="preserve"> REF _Ref353777385 \r </w:instrText>
      </w:r>
      <w:r w:rsidR="002F3F95">
        <w:fldChar w:fldCharType="separate"/>
      </w:r>
      <w:r w:rsidR="00FD4465">
        <w:t>8</w:t>
      </w:r>
      <w:r w:rsidR="002F3F95">
        <w:fldChar w:fldCharType="end"/>
      </w:r>
      <w:r w:rsidR="00D8459D">
        <w:t xml:space="preserve"> </w:t>
      </w:r>
      <w:r w:rsidR="00240F58">
        <w:t>below.</w:t>
      </w:r>
    </w:p>
    <w:p w:rsidR="007306CE" w:rsidRDefault="007306CE" w:rsidP="007306CE">
      <w:pPr>
        <w:pStyle w:val="Caption"/>
        <w:keepNext/>
      </w:pPr>
      <w:bookmarkStart w:id="305" w:name="_Ref353645641"/>
      <w:r>
        <w:t xml:space="preserve">Table </w:t>
      </w:r>
      <w:r w:rsidR="002F3F95">
        <w:fldChar w:fldCharType="begin"/>
      </w:r>
      <w:r w:rsidR="002F3F95">
        <w:instrText xml:space="preserve"> SEQ Table \* ARABIC </w:instrText>
      </w:r>
      <w:r w:rsidR="002F3F95">
        <w:fldChar w:fldCharType="separate"/>
      </w:r>
      <w:r w:rsidR="00FD4465">
        <w:rPr>
          <w:noProof/>
        </w:rPr>
        <w:t>4</w:t>
      </w:r>
      <w:r w:rsidR="002F3F95">
        <w:rPr>
          <w:noProof/>
        </w:rPr>
        <w:fldChar w:fldCharType="end"/>
      </w:r>
      <w:bookmarkEnd w:id="305"/>
      <w:r>
        <w:t>: Results of object recognition and manipulation tests</w:t>
      </w:r>
    </w:p>
    <w:tbl>
      <w:tblPr>
        <w:tblStyle w:val="TableGrid"/>
        <w:tblW w:w="0" w:type="auto"/>
        <w:tblInd w:w="14" w:type="dxa"/>
        <w:tblLook w:val="04A0" w:firstRow="1" w:lastRow="0" w:firstColumn="1" w:lastColumn="0" w:noHBand="0" w:noVBand="1"/>
      </w:tblPr>
      <w:tblGrid>
        <w:gridCol w:w="750"/>
        <w:gridCol w:w="1414"/>
        <w:gridCol w:w="3256"/>
        <w:gridCol w:w="2723"/>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240F58">
            <w:pPr>
              <w:spacing w:after="0" w:line="240" w:lineRule="auto"/>
            </w:pPr>
            <w:r>
              <w:t>Success</w:t>
            </w:r>
            <w:r w:rsidR="00BE007F">
              <w:t xml:space="preserve"> (1</w:t>
            </w:r>
            <w:r w:rsidR="00BE007F" w:rsidRPr="00BE007F">
              <w:rPr>
                <w:vertAlign w:val="superscript"/>
              </w:rPr>
              <w:t>st</w:t>
            </w:r>
            <w:r w:rsidR="00BE007F">
              <w:t xml:space="preserve"> attempt)</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240F58">
            <w:pPr>
              <w:spacing w:after="0" w:line="240" w:lineRule="auto"/>
            </w:pPr>
            <w:r>
              <w:t>Success (1</w:t>
            </w:r>
            <w:r w:rsidRPr="00BE007F">
              <w:rPr>
                <w:vertAlign w:val="superscript"/>
              </w:rPr>
              <w:t>st</w:t>
            </w:r>
            <w:r>
              <w:t xml:space="preserve"> attempt)</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7306CE">
            <w:pPr>
              <w:spacing w:after="0" w:line="240" w:lineRule="auto"/>
            </w:pPr>
            <w:r>
              <w:t>Success (1</w:t>
            </w:r>
            <w:r w:rsidRPr="00BE007F">
              <w:rPr>
                <w:vertAlign w:val="superscript"/>
              </w:rPr>
              <w:t>st</w:t>
            </w:r>
            <w:r>
              <w:t xml:space="preserve"> attempt)</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BE007F" w:rsidP="007306CE">
            <w:pPr>
              <w:spacing w:after="0" w:line="240" w:lineRule="auto"/>
            </w:pPr>
            <w:r>
              <w:t>Executed with no objec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240F58" w:rsidP="00240F58">
            <w:pPr>
              <w:spacing w:after="0" w:line="240" w:lineRule="auto"/>
            </w:pPr>
            <w:r>
              <w:t>Success (1</w:t>
            </w:r>
            <w:r w:rsidRPr="00BE007F">
              <w:rPr>
                <w:vertAlign w:val="superscript"/>
              </w:rPr>
              <w:t>st</w:t>
            </w:r>
            <w:r>
              <w:t xml:space="preserve"> attempt)</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Insecure grip ( 3</w:t>
            </w:r>
            <w:r w:rsidRPr="00BE007F">
              <w:rPr>
                <w:vertAlign w:val="superscript"/>
              </w:rPr>
              <w:t>rd</w:t>
            </w:r>
            <w:r>
              <w:t xml:space="preserve"> attempt)</w:t>
            </w:r>
          </w:p>
        </w:tc>
        <w:tc>
          <w:tcPr>
            <w:tcW w:w="0" w:type="auto"/>
            <w:shd w:val="clear" w:color="auto" w:fill="auto"/>
          </w:tcPr>
          <w:p w:rsidR="00BE007F" w:rsidRDefault="00BE007F" w:rsidP="007306CE">
            <w:pPr>
              <w:spacing w:after="0" w:line="240" w:lineRule="auto"/>
            </w:pPr>
            <w:r>
              <w:t>Object falls out of gripper</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BE007F" w:rsidP="00240F58">
            <w:pPr>
              <w:spacing w:after="0" w:line="240" w:lineRule="auto"/>
            </w:pPr>
            <w:r>
              <w:t>Executed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BE007F" w:rsidP="00240F58">
            <w:pPr>
              <w:spacing w:after="0" w:line="240" w:lineRule="auto"/>
            </w:pPr>
            <w:r>
              <w:t>Executed with no objec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1</w:t>
            </w:r>
            <w:r w:rsidRPr="00BE007F">
              <w:rPr>
                <w:vertAlign w:val="superscript"/>
              </w:rPr>
              <w:t>st</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BE007F" w:rsidP="00240F58">
            <w:pPr>
              <w:spacing w:after="0" w:line="240" w:lineRule="auto"/>
            </w:pPr>
            <w:r>
              <w:t>Executed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240F58" w:rsidP="00240F58">
            <w:pPr>
              <w:spacing w:after="0" w:line="240" w:lineRule="auto"/>
            </w:pPr>
            <w:r>
              <w:t>Success (1</w:t>
            </w:r>
            <w:r w:rsidRPr="00BE007F">
              <w:rPr>
                <w:vertAlign w:val="superscript"/>
              </w:rPr>
              <w:t>st</w:t>
            </w:r>
            <w:r>
              <w:t xml:space="preserve"> attempt)</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240F58" w:rsidP="00240F58">
            <w:pPr>
              <w:spacing w:after="0" w:line="240" w:lineRule="auto"/>
            </w:pPr>
            <w:r>
              <w:t>Success (1</w:t>
            </w:r>
            <w:r w:rsidRPr="00BE007F">
              <w:rPr>
                <w:vertAlign w:val="superscript"/>
              </w:rPr>
              <w:t>st</w:t>
            </w:r>
            <w:r>
              <w:t xml:space="preserve"> attempt)</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FD0126" w:rsidP="007306CE">
            <w:pPr>
              <w:spacing w:after="0" w:line="240" w:lineRule="auto"/>
            </w:pPr>
          </w:p>
        </w:tc>
        <w:tc>
          <w:tcPr>
            <w:tcW w:w="0" w:type="auto"/>
            <w:shd w:val="clear" w:color="auto" w:fill="auto"/>
          </w:tcPr>
          <w:p w:rsidR="00FD0126" w:rsidRDefault="00FD0126" w:rsidP="00240F58">
            <w:pPr>
              <w:spacing w:after="0" w:line="240" w:lineRule="auto"/>
            </w:pPr>
            <w:r>
              <w:t>Insecure grip ( 3</w:t>
            </w:r>
            <w:r w:rsidRPr="00BE007F">
              <w:rPr>
                <w:vertAlign w:val="superscript"/>
              </w:rPr>
              <w:t>rd</w:t>
            </w:r>
            <w:r>
              <w:t xml:space="preserve"> attempt)</w:t>
            </w:r>
          </w:p>
        </w:tc>
        <w:tc>
          <w:tcPr>
            <w:tcW w:w="0" w:type="auto"/>
            <w:shd w:val="clear" w:color="auto" w:fill="auto"/>
          </w:tcPr>
          <w:p w:rsidR="00FD0126" w:rsidRDefault="00FD0126" w:rsidP="00240F58">
            <w:pPr>
              <w:spacing w:after="0" w:line="240" w:lineRule="auto"/>
            </w:pPr>
            <w:r>
              <w:t>Object falls out of gripper</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Success (1</w:t>
            </w:r>
            <w:r w:rsidRPr="00FD0126">
              <w:rPr>
                <w:vertAlign w:val="superscript"/>
              </w:rPr>
              <w:t>st</w:t>
            </w:r>
            <w:r>
              <w:t xml:space="preserve"> attempt)</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FD0126" w:rsidP="007306CE">
            <w:pPr>
              <w:spacing w:after="0" w:line="240" w:lineRule="auto"/>
            </w:pPr>
            <w:r>
              <w:t>Success (1</w:t>
            </w:r>
            <w:r w:rsidRPr="00FD0126">
              <w:rPr>
                <w:vertAlign w:val="superscript"/>
              </w:rPr>
              <w:t>st</w:t>
            </w:r>
            <w:r>
              <w:t xml:space="preserve"> attempt)</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FD0126" w:rsidP="00240F58">
            <w:pPr>
              <w:spacing w:after="0" w:line="240" w:lineRule="auto"/>
            </w:pPr>
            <w:r>
              <w:t>Executed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s</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FE22E7">
        <w:fldChar w:fldCharType="begin"/>
      </w:r>
      <w:r w:rsidR="00FE22E7">
        <w:instrText xml:space="preserve"> REF _Ref353790767 </w:instrText>
      </w:r>
      <w:r w:rsidR="00FE22E7">
        <w:fldChar w:fldCharType="separate"/>
      </w:r>
      <w:r w:rsidR="00FD4465">
        <w:t xml:space="preserve">Table </w:t>
      </w:r>
      <w:r w:rsidR="00FD4465">
        <w:rPr>
          <w:noProof/>
        </w:rPr>
        <w:t>5</w:t>
      </w:r>
      <w:r w:rsidR="00FE22E7">
        <w:fldChar w:fldCharType="end"/>
      </w:r>
      <w:r w:rsidR="00FE22E7">
        <w:t xml:space="preserve"> </w:t>
      </w:r>
      <w:r w:rsidR="00B77C94">
        <w:t>shows these results.</w:t>
      </w:r>
    </w:p>
    <w:p w:rsidR="00EE4519" w:rsidRDefault="00EE4519" w:rsidP="00EE4519">
      <w:pPr>
        <w:pStyle w:val="Caption"/>
        <w:keepNext/>
      </w:pPr>
      <w:bookmarkStart w:id="306" w:name="_Ref353790767"/>
      <w:r>
        <w:t xml:space="preserve">Table </w:t>
      </w:r>
      <w:r w:rsidR="002F3F95">
        <w:fldChar w:fldCharType="begin"/>
      </w:r>
      <w:r w:rsidR="002F3F95">
        <w:instrText xml:space="preserve"> SEQ Table \* ARABIC </w:instrText>
      </w:r>
      <w:r w:rsidR="002F3F95">
        <w:fldChar w:fldCharType="separate"/>
      </w:r>
      <w:r w:rsidR="00FD4465">
        <w:rPr>
          <w:noProof/>
        </w:rPr>
        <w:t>5</w:t>
      </w:r>
      <w:r w:rsidR="002F3F95">
        <w:rPr>
          <w:noProof/>
        </w:rPr>
        <w:fldChar w:fldCharType="end"/>
      </w:r>
      <w:bookmarkEnd w:id="306"/>
      <w:r w:rsidR="00B77C94">
        <w:t>: Validation Task Results</w:t>
      </w:r>
    </w:p>
    <w:tbl>
      <w:tblPr>
        <w:tblStyle w:val="TableGrid"/>
        <w:tblW w:w="0" w:type="auto"/>
        <w:tblLook w:val="04A0" w:firstRow="1" w:lastRow="0" w:firstColumn="1" w:lastColumn="0" w:noHBand="0" w:noVBand="1"/>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07"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EE4519" w:rsidP="00B77C94">
            <w:pPr>
              <w:pStyle w:val="NoSpacing"/>
              <w:spacing w:after="0"/>
            </w:pP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07"/>
    </w:p>
    <w:p w:rsidR="00A13408" w:rsidRPr="00801869" w:rsidRDefault="00240F58" w:rsidP="00CA427F">
      <w:pPr>
        <w:rPr>
          <w:highlight w:val="yellow"/>
        </w:rPr>
      </w:pPr>
      <w:r>
        <w:t>Overall, the robot shows promising initial results</w:t>
      </w:r>
      <w:r w:rsidR="00037725">
        <w:t xml:space="preserve">. The hardware works well, with the exception of the limited range of the gripper, which demands precise object localization, which was nonetheless achieved with the Kinect in the majority of trials. The largest problem with the system is with its ability to generate collision-free paths for the </w:t>
      </w:r>
      <w:r w:rsidR="00FE22E7">
        <w:t>arm</w:t>
      </w:r>
      <w:r w:rsidR="00037725">
        <w:t>.</w:t>
      </w:r>
    </w:p>
    <w:p w:rsidR="00AF0BEB" w:rsidRPr="0001551D" w:rsidRDefault="00AF0BEB" w:rsidP="00D8459D">
      <w:pPr>
        <w:pStyle w:val="Heading2"/>
      </w:pPr>
      <w:bookmarkStart w:id="308" w:name="_Toc353178005"/>
      <w:bookmarkStart w:id="309" w:name="_Toc352798826"/>
      <w:bookmarkStart w:id="310" w:name="_Toc353440091"/>
      <w:bookmarkStart w:id="311" w:name="_Toc353792376"/>
      <w:r w:rsidRPr="00D8459D">
        <w:lastRenderedPageBreak/>
        <w:t>Mechanical</w:t>
      </w:r>
      <w:r>
        <w:t xml:space="preserve"> and Electri</w:t>
      </w:r>
      <w:r w:rsidRPr="0001551D">
        <w:t>cal Systems</w:t>
      </w:r>
      <w:bookmarkEnd w:id="308"/>
      <w:bookmarkEnd w:id="309"/>
      <w:bookmarkEnd w:id="310"/>
      <w:bookmarkEnd w:id="311"/>
    </w:p>
    <w:p w:rsidR="00E141B1" w:rsidRDefault="008758EB">
      <w:r>
        <w:t>The frame design proved to be strong and reliable. The robot has been in operation for over six months, and there have been few mechanical problems. One problem is that</w:t>
      </w:r>
      <w:r w:rsidR="00AF0BEB">
        <w:t xml:space="preserve"> over the months that the robot was operated, </w:t>
      </w:r>
      <w:r>
        <w:t xml:space="preserve">the arm </w:t>
      </w:r>
      <w:r w:rsidR="00AF0BEB">
        <w:t xml:space="preserve">slipped down </w:t>
      </w:r>
      <w:r>
        <w:t xml:space="preserve">the T-slot rails by </w:t>
      </w:r>
      <w:r w:rsidR="00AF0BEB">
        <w:t xml:space="preserve">a few centimeters, requiring </w:t>
      </w:r>
      <w:r w:rsidR="001A4D74">
        <w:t>i</w:t>
      </w:r>
      <w:r w:rsidR="00B52883">
        <w:t>t to be raised and retightened</w:t>
      </w:r>
      <w:r>
        <w:t>.</w:t>
      </w:r>
    </w:p>
    <w:p w:rsidR="00AF0BEB" w:rsidRDefault="00AF0BEB" w:rsidP="00CA427F">
      <w:r>
        <w:t xml:space="preserve">This system performed well, but has a few drawbacks. </w:t>
      </w:r>
      <w:r w:rsidR="008758EB">
        <w:t>T</w:t>
      </w:r>
      <w:r>
        <w:t xml:space="preserve">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w:t>
      </w:r>
      <w:r w:rsidR="008758EB">
        <w:t>Although these were major limiting factors on the project</w:t>
      </w:r>
      <w:r>
        <w:t>, this robot’s tasks are achievable using only position control, which the ABB system does very well.</w:t>
      </w:r>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r w:rsidR="002E7AAE">
        <w:t xml:space="preserve">cylinders </w:t>
      </w:r>
      <w:r>
        <w:t xml:space="preserve">that were within the size range of the gripper. </w:t>
      </w:r>
      <w:r w:rsidR="002E7AAE">
        <w:t>T</w:t>
      </w:r>
      <w:r>
        <w:t xml:space="preserve">he difference between </w:t>
      </w:r>
      <w:r w:rsidR="002E2F35">
        <w:t>the gripper’</w:t>
      </w:r>
      <w:r w:rsidR="002E7AAE">
        <w:t xml:space="preserve">s </w:t>
      </w:r>
      <w:r w:rsidR="002E2F35">
        <w:t>open size (5.3</w:t>
      </w:r>
      <w:r>
        <w:t xml:space="preserve"> cm) and its closed size (</w:t>
      </w:r>
      <w:r w:rsidR="002E2F35">
        <w:t>3.5</w:t>
      </w:r>
      <w:r>
        <w:t xml:space="preserve"> cm) is only 1.8 cm. This makes picking up objects difficult because the gripper must be very precisely placed</w:t>
      </w:r>
      <w:r w:rsidR="002E7AAE">
        <w:t>. T</w:t>
      </w:r>
      <w:r>
        <w:t xml:space="preserve">his is difficult </w:t>
      </w:r>
      <w:r w:rsidR="002E7AAE">
        <w:t xml:space="preserve">to achieve </w:t>
      </w:r>
      <w:r>
        <w:t>using the Kinect. A gripper with a longer throw between its open and closed positions would have been able to pick up a wider range of objects sizes and also pick up objects that are not precisely centered in the jaws</w:t>
      </w:r>
      <w:r w:rsidR="003731CE">
        <w:t>.</w:t>
      </w:r>
    </w:p>
    <w:p w:rsidR="00AF0BEB" w:rsidRDefault="00AF0BEB" w:rsidP="00CA427F">
      <w:r>
        <w:lastRenderedPageBreak/>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14:anchorId="6CCD52BB" wp14:editId="1BEBD0F6">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12" w:name="_Toc351997953"/>
      <w:bookmarkStart w:id="313" w:name="_Toc353178068"/>
      <w:bookmarkStart w:id="314" w:name="_Toc353792406"/>
      <w:r>
        <w:t xml:space="preserve">Figure </w:t>
      </w:r>
      <w:r w:rsidR="006B701A">
        <w:fldChar w:fldCharType="begin"/>
      </w:r>
      <w:r w:rsidR="00851713">
        <w:instrText xml:space="preserve"> SEQ Figure \* ARABIC </w:instrText>
      </w:r>
      <w:r w:rsidR="006B701A">
        <w:fldChar w:fldCharType="separate"/>
      </w:r>
      <w:r w:rsidR="00FD4465">
        <w:rPr>
          <w:noProof/>
        </w:rPr>
        <w:t>19</w:t>
      </w:r>
      <w:r w:rsidR="006B701A">
        <w:fldChar w:fldCharType="end"/>
      </w:r>
      <w:r>
        <w:t>: Voltage curve during discharge test with actuators idle.</w:t>
      </w:r>
      <w:bookmarkEnd w:id="312"/>
      <w:bookmarkEnd w:id="313"/>
      <w:bookmarkEnd w:id="314"/>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14:anchorId="4FFCCBF9" wp14:editId="302A0193">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15" w:name="_Toc351997954"/>
      <w:bookmarkStart w:id="316" w:name="_Toc353178069"/>
      <w:bookmarkStart w:id="317" w:name="_Toc353792407"/>
      <w:r>
        <w:t xml:space="preserve">Figure </w:t>
      </w:r>
      <w:r w:rsidR="006B701A">
        <w:fldChar w:fldCharType="begin"/>
      </w:r>
      <w:r w:rsidR="00851713">
        <w:instrText xml:space="preserve"> SEQ Figure \* ARABIC </w:instrText>
      </w:r>
      <w:r w:rsidR="006B701A">
        <w:fldChar w:fldCharType="separate"/>
      </w:r>
      <w:r w:rsidR="00FD4465">
        <w:rPr>
          <w:noProof/>
        </w:rPr>
        <w:t>20</w:t>
      </w:r>
      <w:r w:rsidR="006B701A">
        <w:fldChar w:fldCharType="end"/>
      </w:r>
      <w:r>
        <w:t>: Voltage curve during discharge test with drivetrain exercised.</w:t>
      </w:r>
      <w:bookmarkEnd w:id="315"/>
      <w:bookmarkEnd w:id="316"/>
      <w:bookmarkEnd w:id="317"/>
    </w:p>
    <w:p w:rsidR="00BB1C4E" w:rsidRDefault="00BB1C4E" w:rsidP="00BB1C4E">
      <w:pPr>
        <w:keepNext/>
      </w:pPr>
      <w:r>
        <w:rPr>
          <w:noProof/>
          <w:lang w:bidi="ar-SA"/>
        </w:rPr>
        <w:drawing>
          <wp:inline distT="0" distB="0" distL="0" distR="0" wp14:anchorId="6961F6FC" wp14:editId="6E4D1C34">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18" w:name="_Toc353792408"/>
      <w:r>
        <w:t xml:space="preserve">Figure </w:t>
      </w:r>
      <w:r w:rsidR="002F3F95">
        <w:fldChar w:fldCharType="begin"/>
      </w:r>
      <w:r w:rsidR="002F3F95">
        <w:instrText xml:space="preserve"> SEQ Figure \* ARABIC </w:instrText>
      </w:r>
      <w:r w:rsidR="002F3F95">
        <w:fldChar w:fldCharType="separate"/>
      </w:r>
      <w:r w:rsidR="00FD4465">
        <w:rPr>
          <w:noProof/>
        </w:rPr>
        <w:t>21</w:t>
      </w:r>
      <w:r w:rsidR="002F3F95">
        <w:rPr>
          <w:noProof/>
        </w:rPr>
        <w:fldChar w:fldCharType="end"/>
      </w:r>
      <w:r>
        <w:t>: Voltage curve during discharge test with arm exercised</w:t>
      </w:r>
      <w:bookmarkEnd w:id="318"/>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This shows that the arm consumes significantly more power than other components of the robot.</w:t>
      </w:r>
    </w:p>
    <w:p w:rsidR="00AF0BEB" w:rsidRPr="00A76EAD" w:rsidRDefault="00AF0BEB" w:rsidP="00CA427F">
      <w:r>
        <w:t>From these tests, it appears likely that the robot could run in t</w:t>
      </w:r>
      <w:r w:rsidR="00BB1C4E">
        <w:t>ypical operation for about one hour</w:t>
      </w:r>
      <w:r>
        <w:t xml:space="preserve"> before its batteries are critically low. </w:t>
      </w:r>
      <w:r w:rsidR="00BB1C4E">
        <w:t>This is adequate for research needs, but a longer battery life is desirable.</w:t>
      </w:r>
    </w:p>
    <w:p w:rsidR="00AF0BEB" w:rsidRDefault="00AF0BEB">
      <w:pPr>
        <w:pStyle w:val="Heading2"/>
      </w:pPr>
      <w:bookmarkStart w:id="319" w:name="_Toc353178011"/>
      <w:bookmarkStart w:id="320" w:name="_Toc352798832"/>
      <w:bookmarkStart w:id="321" w:name="_Toc353440096"/>
      <w:bookmarkStart w:id="322" w:name="_Toc353792377"/>
      <w:r>
        <w:t>The Kinect</w:t>
      </w:r>
      <w:bookmarkEnd w:id="319"/>
      <w:bookmarkEnd w:id="320"/>
      <w:bookmarkEnd w:id="321"/>
      <w:bookmarkEnd w:id="322"/>
    </w:p>
    <w:p w:rsidR="00E141B1" w:rsidRDefault="00AF0BEB">
      <w:pPr>
        <w:pStyle w:val="Heading3"/>
      </w:pPr>
      <w:bookmarkStart w:id="323" w:name="_Toc353178012"/>
      <w:bookmarkStart w:id="324" w:name="_Toc352798833"/>
      <w:bookmarkStart w:id="325" w:name="_Toc353440097"/>
      <w:bookmarkStart w:id="326" w:name="_Toc353792378"/>
      <w:r>
        <w:t>For Object Localization and Arm Planning</w:t>
      </w:r>
      <w:bookmarkEnd w:id="323"/>
      <w:bookmarkEnd w:id="324"/>
      <w:bookmarkEnd w:id="325"/>
      <w:bookmarkEnd w:id="326"/>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3F7285">
        <w:fldChar w:fldCharType="begin"/>
      </w:r>
      <w:r w:rsidR="003D6362">
        <w:instrText xml:space="preserve"> ADDIN ZOTERO_ITEM CSL_CITATION {"citationID":"1e2jsfumq7","properties":{"formattedCitation":"[33]","plainCitation":"[33]"},"citationItems":[{"id":67,"uris":["http://zotero.org/users/1284010/items/T4Q5N9GJ"],"uri":["http://zotero.org/users/1284010/items/T4Q5N9GJ"],"itemData":{"id":67,"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3F7285">
        <w:fldChar w:fldCharType="separate"/>
      </w:r>
      <w:r w:rsidR="003D6362" w:rsidRPr="003D6362">
        <w:t>[33]</w:t>
      </w:r>
      <w:r w:rsidR="003F7285">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27" w:name="_Toc353178013"/>
      <w:bookmarkStart w:id="328" w:name="_Toc352798834"/>
      <w:bookmarkStart w:id="329" w:name="_Toc353440098"/>
      <w:bookmarkStart w:id="330" w:name="_Toc353792379"/>
      <w:r>
        <w:t>For Reading QR Codes</w:t>
      </w:r>
      <w:bookmarkEnd w:id="327"/>
      <w:bookmarkEnd w:id="328"/>
      <w:bookmarkEnd w:id="329"/>
      <w:bookmarkEnd w:id="330"/>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lastRenderedPageBreak/>
        <w:t>T</w:t>
      </w:r>
      <w:r>
        <w:t>his means that in order for the Kinect to be useful for recognition of tagged “smart” payloads, it must be paired with (and calibrated to) an external camera with a higher resolution sensor.</w:t>
      </w:r>
    </w:p>
    <w:p w:rsidR="00D23F78" w:rsidRDefault="00D23F78" w:rsidP="003731CE">
      <w:pPr>
        <w:pStyle w:val="Heading1NoNumber"/>
      </w:pPr>
      <w:r>
        <w:lastRenderedPageBreak/>
        <w:t>Discussion</w:t>
      </w:r>
    </w:p>
    <w:p w:rsidR="00D23F78" w:rsidRDefault="00D23F78" w:rsidP="00D23F78">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D23F78" w:rsidRDefault="00D23F78"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D23F78" w:rsidRDefault="00D23F78" w:rsidP="00D23F78">
      <w:pPr>
        <w:pStyle w:val="Heading1"/>
      </w:pPr>
      <w:bookmarkStart w:id="331" w:name="_Toc353440099"/>
      <w:bookmarkStart w:id="332" w:name="_Toc353792380"/>
      <w:r>
        <w:lastRenderedPageBreak/>
        <w:t>Conclusion</w:t>
      </w:r>
      <w:bookmarkEnd w:id="331"/>
      <w:bookmarkEnd w:id="332"/>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D23F78" w:rsidRDefault="00D23F78" w:rsidP="00D23F78">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p>
    <w:p w:rsidR="0054369A" w:rsidRDefault="0054369A" w:rsidP="0054369A">
      <w:pPr>
        <w:pStyle w:val="Heading1"/>
      </w:pPr>
      <w:bookmarkStart w:id="333" w:name="_Ref353777385"/>
      <w:bookmarkStart w:id="334" w:name="_Toc353792381"/>
      <w:r>
        <w:lastRenderedPageBreak/>
        <w:t>Future Work</w:t>
      </w:r>
      <w:bookmarkEnd w:id="333"/>
      <w:bookmarkEnd w:id="334"/>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 but new ROS software called MoveIt is in development to replace the existing ROS Arm Navigation stack. MoveIt incorporates many new features, including a new collision</w:t>
      </w:r>
      <w:r w:rsidR="002D114A">
        <w:t>-</w:t>
      </w:r>
      <w:r>
        <w:t>checking framework. Future researchers should evaluate the performance of MoveIt to determine if it solves the collision problems observed in this thesi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D23F78" w:rsidP="0054369A">
      <w:r>
        <w:t xml:space="preserve">The cRIO </w:t>
      </w:r>
      <w:r w:rsidRPr="00D23F78">
        <w:t xml:space="preserve">and auxiliary hardware used to control the mobile base (breakout boards and speed controllers) are costly. </w:t>
      </w:r>
      <w:r w:rsidR="007A7778">
        <w:t>N</w:t>
      </w:r>
      <w:r w:rsidRPr="00D23F78">
        <w:t>ewer, more affordable alternatives would reduce the cost of the system and may outperform the existing hardware.</w:t>
      </w:r>
    </w:p>
    <w:p w:rsidR="00E141B1" w:rsidRDefault="00D23F78" w:rsidP="0054369A">
      <w:r w:rsidRPr="00D23F78">
        <w:t>The SICK LIDAR was one of the major expenses on this robot. It may be possible to replace it with a cheaper sensor without adversely affecting the performance of the platform. This would further the cost goals of the project.</w:t>
      </w:r>
    </w:p>
    <w:p w:rsidR="00E141B1" w:rsidRDefault="00D23F78" w:rsidP="0054369A">
      <w:r w:rsidRPr="00D23F78">
        <w:lastRenderedPageBreak/>
        <w:t>Adding rear-facing sensors such as a second Kinect or a second LIDAR would allow the robot to safely back up, which it currently cannot do. A rear-facing LIDAR might also solve the problems that prevented the use of SLAM for absolute localization.</w:t>
      </w:r>
    </w:p>
    <w:p w:rsidR="003731CE" w:rsidRDefault="00D23F78" w:rsidP="0054369A">
      <w:r w:rsidRPr="00D23F78">
        <w:t>T</w:t>
      </w:r>
      <w:r w:rsidR="008F4491">
        <w:t xml:space="preserve">he Kinect </w:t>
      </w:r>
      <w:r w:rsidRPr="00D23F78">
        <w:t>is a low-resolution (VGA) camera. One of the key future goals of this project is to be able to identify manipulable objects from bar codes or QR codes on the objects themselves. In order to do this, a higher resolution camera (perhaps mounted on the robot's manipulator) could be used to examine objects to be picked up.</w:t>
      </w:r>
    </w:p>
    <w:p w:rsidR="00E141B1" w:rsidRDefault="00D23F78" w:rsidP="0054369A">
      <w:r w:rsidRPr="00D23F78">
        <w:t>The two-position parallel plate gripper used for this project was simple and readily available, but it limits the robot to being able to manipulate boxes in a limited range of sizes. Replacing the gripper with a more dexterous hand</w:t>
      </w:r>
      <w:r w:rsidR="000951D8">
        <w:t xml:space="preserve"> or a vacuum gripper</w:t>
      </w:r>
      <w:r w:rsidRPr="00D23F78">
        <w:t xml:space="preserve"> would allow the robot to pick up a wider variety of objects and to grasp objects more securely.</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A2151D" w:rsidRDefault="00A2151D" w:rsidP="0054369A">
      <w:r>
        <w:t>As described above, the robot currently operates at low speed so that a reflexive speed limiting system is not necessary. Adding reflexive speed limiting to the robot would allow high speed operation without compromising safety. Some proposed speed limiting systems are described in Appendix 3.</w:t>
      </w:r>
    </w:p>
    <w:p w:rsidR="00A2151D" w:rsidRDefault="00D23F78" w:rsidP="00A2151D">
      <w:r w:rsidRPr="00DE35D6">
        <w:lastRenderedPageBreak/>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697DB7" w:rsidRPr="00697DB7" w:rsidRDefault="00697DB7">
      <w:pPr>
        <w:pStyle w:val="Heading1"/>
      </w:pPr>
      <w:bookmarkStart w:id="335" w:name="_Toc351997931"/>
      <w:bookmarkStart w:id="336" w:name="_Toc353440100"/>
      <w:bookmarkStart w:id="337" w:name="_Toc353792382"/>
      <w:r>
        <w:lastRenderedPageBreak/>
        <w:t>Bibliography</w:t>
      </w:r>
      <w:bookmarkEnd w:id="335"/>
      <w:bookmarkEnd w:id="336"/>
      <w:bookmarkEnd w:id="337"/>
    </w:p>
    <w:p w:rsidR="003D6362" w:rsidRPr="003D6362" w:rsidRDefault="006B701A" w:rsidP="003D6362">
      <w:pPr>
        <w:pStyle w:val="Bibliography"/>
      </w:pPr>
      <w:r>
        <w:rPr>
          <w:rFonts w:ascii="Calibri" w:hAnsi="Calibri"/>
          <w:sz w:val="22"/>
        </w:rPr>
        <w:fldChar w:fldCharType="begin"/>
      </w:r>
      <w:r w:rsidR="003D6362">
        <w:instrText xml:space="preserve"> ADDIN ZOTERO_BIBL {"custom":[]} CSL_BIBLIOGRAPHY </w:instrText>
      </w:r>
      <w:r>
        <w:rPr>
          <w:rFonts w:ascii="Calibri" w:hAnsi="Calibri"/>
          <w:sz w:val="22"/>
        </w:rPr>
        <w:fldChar w:fldCharType="separate"/>
      </w:r>
      <w:bookmarkStart w:id="338" w:name="_Toc352766597"/>
      <w:bookmarkStart w:id="339" w:name="_Toc352766699"/>
      <w:bookmarkStart w:id="340" w:name="_Toc352766801"/>
      <w:bookmarkStart w:id="341" w:name="_Toc353152087"/>
      <w:bookmarkStart w:id="342" w:name="_Toc353177771"/>
      <w:bookmarkStart w:id="343" w:name="_Toc353178041"/>
      <w:bookmarkStart w:id="344" w:name="_Toc353435131"/>
      <w:bookmarkStart w:id="345" w:name="_Toc353435239"/>
      <w:bookmarkStart w:id="346" w:name="_Toc353435342"/>
      <w:bookmarkStart w:id="347" w:name="_Toc352795648"/>
      <w:bookmarkStart w:id="348" w:name="_Toc352798846"/>
      <w:bookmarkStart w:id="349" w:name="_Toc352795649"/>
      <w:bookmarkStart w:id="350" w:name="_Toc352798847"/>
      <w:bookmarkStart w:id="351" w:name="_Toc352795650"/>
      <w:bookmarkStart w:id="352" w:name="_Toc352798848"/>
      <w:bookmarkStart w:id="353" w:name="_Toc352795651"/>
      <w:bookmarkStart w:id="354" w:name="_Toc352798849"/>
      <w:bookmarkStart w:id="355" w:name="_Toc352795652"/>
      <w:bookmarkStart w:id="356" w:name="_Toc352798850"/>
      <w:bookmarkStart w:id="357" w:name="_Toc352795653"/>
      <w:bookmarkStart w:id="358" w:name="_Toc352798851"/>
      <w:bookmarkStart w:id="359" w:name="_Toc352795654"/>
      <w:bookmarkStart w:id="360" w:name="_Toc352798852"/>
      <w:bookmarkStart w:id="361" w:name="_Toc352795655"/>
      <w:bookmarkStart w:id="362" w:name="_Toc352798853"/>
      <w:bookmarkStart w:id="363" w:name="_Toc352795656"/>
      <w:bookmarkStart w:id="364" w:name="_Toc352798854"/>
      <w:bookmarkStart w:id="365" w:name="_Toc352795657"/>
      <w:bookmarkStart w:id="366" w:name="_Toc352798855"/>
      <w:bookmarkStart w:id="367" w:name="_Toc352795658"/>
      <w:bookmarkStart w:id="368" w:name="_Toc352798856"/>
      <w:bookmarkStart w:id="369" w:name="_Toc352795659"/>
      <w:bookmarkStart w:id="370" w:name="_Toc352798857"/>
      <w:bookmarkStart w:id="371" w:name="_Toc352795660"/>
      <w:bookmarkStart w:id="372" w:name="_Toc352798858"/>
      <w:bookmarkStart w:id="373" w:name="_Toc352795661"/>
      <w:bookmarkStart w:id="374" w:name="_Toc352798859"/>
      <w:bookmarkStart w:id="375" w:name="_Toc352795662"/>
      <w:bookmarkStart w:id="376" w:name="_Toc352798860"/>
      <w:bookmarkStart w:id="377" w:name="_Toc352795663"/>
      <w:bookmarkStart w:id="378" w:name="_Toc352798861"/>
      <w:bookmarkStart w:id="379" w:name="_Toc352795664"/>
      <w:bookmarkStart w:id="380" w:name="_Toc352798862"/>
      <w:bookmarkStart w:id="381" w:name="_Toc352795665"/>
      <w:bookmarkStart w:id="382" w:name="_Toc352798863"/>
      <w:bookmarkStart w:id="383" w:name="_Toc352795666"/>
      <w:bookmarkStart w:id="384" w:name="_Toc352798864"/>
      <w:bookmarkStart w:id="385" w:name="_Toc352795667"/>
      <w:bookmarkStart w:id="386" w:name="_Toc352798865"/>
      <w:bookmarkStart w:id="387" w:name="_Toc352795668"/>
      <w:bookmarkStart w:id="388" w:name="_Toc352798866"/>
      <w:bookmarkStart w:id="389" w:name="_Toc352795669"/>
      <w:bookmarkStart w:id="390" w:name="_Toc352798867"/>
      <w:bookmarkStart w:id="391" w:name="_Toc352795670"/>
      <w:bookmarkStart w:id="392" w:name="_Toc352798868"/>
      <w:bookmarkStart w:id="393" w:name="_Toc352795671"/>
      <w:bookmarkStart w:id="394" w:name="_Toc352798869"/>
      <w:bookmarkStart w:id="395" w:name="_Toc352795672"/>
      <w:bookmarkStart w:id="396" w:name="_Toc352798870"/>
      <w:bookmarkStart w:id="397" w:name="_Toc352795673"/>
      <w:bookmarkStart w:id="398" w:name="_Toc352798871"/>
      <w:bookmarkStart w:id="399" w:name="_Toc352795674"/>
      <w:bookmarkStart w:id="400" w:name="_Toc352798872"/>
      <w:bookmarkStart w:id="401" w:name="_Toc352795675"/>
      <w:bookmarkStart w:id="402" w:name="_Toc352798873"/>
      <w:bookmarkStart w:id="403" w:name="_Toc352795676"/>
      <w:bookmarkStart w:id="404" w:name="_Toc352798874"/>
      <w:bookmarkStart w:id="405" w:name="_Toc352795677"/>
      <w:bookmarkStart w:id="406" w:name="_Toc352798875"/>
      <w:bookmarkStart w:id="407" w:name="_Toc352795678"/>
      <w:bookmarkStart w:id="408" w:name="_Toc352798876"/>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r w:rsidR="003D6362" w:rsidRPr="003D6362">
        <w:t>[1]</w:t>
      </w:r>
      <w:r w:rsidR="003D6362" w:rsidRPr="003D6362">
        <w:tab/>
        <w:t xml:space="preserve">H. M. Barbera, J. P. C. Quinonero, M. A. Z. Izquierdo, and A. G. Skarmeta, “i-Fork: a flexible AGV system using topological and grid maps,” in </w:t>
      </w:r>
      <w:r w:rsidR="003D6362" w:rsidRPr="003D6362">
        <w:rPr>
          <w:i/>
          <w:iCs/>
        </w:rPr>
        <w:t>IEEE International Conference on Robotics and Automation (ICRA)</w:t>
      </w:r>
      <w:r w:rsidR="003D6362" w:rsidRPr="003D6362">
        <w:t>, 2003, vol. 2, pp. 2147–2152 vol.2.</w:t>
      </w:r>
    </w:p>
    <w:p w:rsidR="003D6362" w:rsidRPr="003D6362" w:rsidRDefault="003D6362" w:rsidP="003D6362">
      <w:pPr>
        <w:pStyle w:val="Bibliography"/>
      </w:pPr>
      <w:r w:rsidRPr="003D6362">
        <w:t>[2]</w:t>
      </w:r>
      <w:r w:rsidRPr="003D6362">
        <w:tab/>
        <w:t xml:space="preserve">K. C. T. Vivaldini, J. P. M. Galdames, T. S. Bueno, R. C. Araújo, R. M. Sobral, M. Becker, and G. A. P. Caurin, “Robotic forklifts for intelligent warehouses: Routing, path planning, and auto-localization,” in </w:t>
      </w:r>
      <w:r w:rsidRPr="003D6362">
        <w:rPr>
          <w:i/>
          <w:iCs/>
        </w:rPr>
        <w:t>2010 IEEE International Conference on Industrial Technology (ICIT)</w:t>
      </w:r>
      <w:r w:rsidRPr="003D6362">
        <w:t>, 2010, pp. 1463–1468.</w:t>
      </w:r>
    </w:p>
    <w:p w:rsidR="003D6362" w:rsidRPr="003D6362" w:rsidRDefault="003D6362" w:rsidP="003D6362">
      <w:pPr>
        <w:pStyle w:val="Bibliography"/>
      </w:pPr>
      <w:r w:rsidRPr="003D6362">
        <w:t>[3]</w:t>
      </w:r>
      <w:r w:rsidRPr="003D6362">
        <w:tab/>
        <w:t xml:space="preserve">G. Garibotto, S. Masciangelo, P. Bassino, C. Coelho, A. Pavan, and M. Marson, “Industrial exploitation of computer vision in logistic automation: autonomous control of an intelligent forklift truck,” in </w:t>
      </w:r>
      <w:r w:rsidRPr="003D6362">
        <w:rPr>
          <w:i/>
          <w:iCs/>
        </w:rPr>
        <w:t>1998 IEEE International Conference on Robotics and Automation</w:t>
      </w:r>
      <w:r w:rsidRPr="003D6362">
        <w:t>, 1998, vol. 2, pp. 1459–1464 vol.2.</w:t>
      </w:r>
    </w:p>
    <w:p w:rsidR="003D6362" w:rsidRPr="003D6362" w:rsidRDefault="003D6362" w:rsidP="003D6362">
      <w:pPr>
        <w:pStyle w:val="Bibliography"/>
      </w:pPr>
      <w:r w:rsidRPr="003D6362">
        <w:t>[4]</w:t>
      </w:r>
      <w:r w:rsidRPr="003D6362">
        <w:tab/>
        <w:t>“Kiva vs. Automated Guided Vehicles.” [Online]. Available: http://www.kivasystems.com/solutions/kiva-vs-traditional/solutionskiva-vs-traditionalkiva-vs-agvs/. [Accessed: 22-Mar-2013].</w:t>
      </w:r>
    </w:p>
    <w:p w:rsidR="003D6362" w:rsidRPr="003D6362" w:rsidRDefault="003D6362" w:rsidP="003D6362">
      <w:pPr>
        <w:pStyle w:val="Bibliography"/>
      </w:pPr>
      <w:r w:rsidRPr="003D6362">
        <w:t>[5]</w:t>
      </w:r>
      <w:r w:rsidRPr="003D6362">
        <w:tab/>
        <w:t xml:space="preserve">R. D’Andrea and P. Wurman, “Future challenges of coordinating hundreds of autonomous vehicles in distribution facilities,” in </w:t>
      </w:r>
      <w:r w:rsidRPr="003D6362">
        <w:rPr>
          <w:i/>
          <w:iCs/>
        </w:rPr>
        <w:t>IEEE International Conference on Technologies for Practical Robot Applications (TePRA)</w:t>
      </w:r>
      <w:r w:rsidRPr="003D6362">
        <w:t>, Nov., pp. 80–83.</w:t>
      </w:r>
    </w:p>
    <w:p w:rsidR="003D6362" w:rsidRPr="003D6362" w:rsidRDefault="003D6362" w:rsidP="003D6362">
      <w:pPr>
        <w:pStyle w:val="Bibliography"/>
      </w:pPr>
      <w:r w:rsidRPr="003D6362">
        <w:t>[6]</w:t>
      </w:r>
      <w:r w:rsidRPr="003D6362">
        <w:tab/>
        <w:t xml:space="preserve">R. Bischoff, U. Huggenberger, and E. Prassler, “KUKA youBot - a mobile manipulator for research and education,” in </w:t>
      </w:r>
      <w:r w:rsidRPr="003D6362">
        <w:rPr>
          <w:i/>
          <w:iCs/>
        </w:rPr>
        <w:t>2011 IEEE International Conference on Robotics and Automation (ICRA)</w:t>
      </w:r>
      <w:r w:rsidRPr="003D6362">
        <w:t>, May, pp. 1–4.</w:t>
      </w:r>
    </w:p>
    <w:p w:rsidR="003D6362" w:rsidRPr="003D6362" w:rsidRDefault="003D6362" w:rsidP="003D6362">
      <w:pPr>
        <w:pStyle w:val="Bibliography"/>
      </w:pPr>
      <w:r w:rsidRPr="003D6362">
        <w:t>[7]</w:t>
      </w:r>
      <w:r w:rsidRPr="003D6362">
        <w:tab/>
        <w:t xml:space="preserve">C. Cosma, M. Confente, M. Governo, and P. Fiorini, “An autonomous robot for indoor light logistics,” in </w:t>
      </w:r>
      <w:r w:rsidRPr="003D6362">
        <w:rPr>
          <w:i/>
          <w:iCs/>
        </w:rPr>
        <w:t>2004 IEEE/RSJ International Conference on Intelligent Robots and Systems, 2004. (IROS 2004). Proceedings</w:t>
      </w:r>
      <w:r w:rsidRPr="003D6362">
        <w:t>, Sept.-2 Oct., vol. 3, pp. 3003–3008 vol.3.</w:t>
      </w:r>
    </w:p>
    <w:p w:rsidR="003D6362" w:rsidRPr="003D6362" w:rsidRDefault="003D6362" w:rsidP="003D6362">
      <w:pPr>
        <w:pStyle w:val="Bibliography"/>
      </w:pPr>
      <w:r w:rsidRPr="003D6362">
        <w:t>[8]</w:t>
      </w:r>
      <w:r w:rsidRPr="003D6362">
        <w:tab/>
        <w:t xml:space="preserve">A. Hermann, Z. Xue, S. W. Ruhl, and R. Dillmann, “Hardware and software architecture of a bimanual mobile manipulator for industrial application,” in </w:t>
      </w:r>
      <w:r w:rsidRPr="003D6362">
        <w:rPr>
          <w:i/>
          <w:iCs/>
        </w:rPr>
        <w:t>2011 IEEE International Conference on Robotics and Biomimetics (ROBIO)</w:t>
      </w:r>
      <w:r w:rsidRPr="003D6362">
        <w:t>, Dec., pp. 2282–2288.</w:t>
      </w:r>
    </w:p>
    <w:p w:rsidR="003D6362" w:rsidRPr="003D6362" w:rsidRDefault="003D6362" w:rsidP="003D6362">
      <w:pPr>
        <w:pStyle w:val="Bibliography"/>
      </w:pPr>
      <w:r w:rsidRPr="003D6362">
        <w:t>[9]</w:t>
      </w:r>
      <w:r w:rsidRPr="003D6362">
        <w:tab/>
        <w:t>C. Rockey, E. Perko, and Ben Ballard, “HARLIE,” IGVC, May 2010.</w:t>
      </w:r>
    </w:p>
    <w:p w:rsidR="003D6362" w:rsidRPr="003D6362" w:rsidRDefault="003D6362" w:rsidP="003D6362">
      <w:pPr>
        <w:pStyle w:val="Bibliography"/>
      </w:pPr>
      <w:r w:rsidRPr="003D6362">
        <w:t>[10]</w:t>
      </w:r>
      <w:r w:rsidRPr="003D6362">
        <w:tab/>
        <w:t>“Product Specifications - IRB 120.” ABB, 2010.</w:t>
      </w:r>
    </w:p>
    <w:p w:rsidR="003D6362" w:rsidRPr="003D6362" w:rsidRDefault="003D6362" w:rsidP="003D6362">
      <w:pPr>
        <w:pStyle w:val="Bibliography"/>
      </w:pPr>
      <w:r w:rsidRPr="003D6362">
        <w:t>[11]</w:t>
      </w:r>
      <w:r w:rsidRPr="003D6362">
        <w:tab/>
        <w:t>Samlex America, “DC-DC Step Down Converters Model SDC-15.” Samlex America.</w:t>
      </w:r>
    </w:p>
    <w:p w:rsidR="003D6362" w:rsidRPr="003D6362" w:rsidRDefault="003D6362" w:rsidP="003D6362">
      <w:pPr>
        <w:pStyle w:val="Bibliography"/>
      </w:pPr>
      <w:r w:rsidRPr="003D6362">
        <w:t>[12]</w:t>
      </w:r>
      <w:r w:rsidRPr="003D6362">
        <w:tab/>
        <w:t>Chad Rockey, “Low-Cost Sensor Package for Smart Wheelchair Obstacle Avoidance,” Masters, Case Western Reserve University, Cleveland, OH, 2012.</w:t>
      </w:r>
    </w:p>
    <w:p w:rsidR="003D6362" w:rsidRPr="003D6362" w:rsidRDefault="003D6362" w:rsidP="003D6362">
      <w:pPr>
        <w:pStyle w:val="Bibliography"/>
      </w:pPr>
      <w:r w:rsidRPr="003D6362">
        <w:lastRenderedPageBreak/>
        <w:t>[13]</w:t>
      </w:r>
      <w:r w:rsidRPr="003D6362">
        <w:tab/>
        <w:t>Eric Perko, “Precision Navigation for Indoor Mobile Robots,” Masters, Case Western Reserve University, Cleveland, OH, 2013.</w:t>
      </w:r>
    </w:p>
    <w:p w:rsidR="003D6362" w:rsidRPr="003D6362" w:rsidRDefault="003D6362" w:rsidP="003D6362">
      <w:pPr>
        <w:pStyle w:val="Bibliography"/>
      </w:pPr>
      <w:r w:rsidRPr="003D6362">
        <w:t>[14]</w:t>
      </w:r>
      <w:r w:rsidRPr="003D6362">
        <w:tab/>
        <w:t>“ROS/Concepts - ROS Wiki.” [Online]. Available: http://www.ros.org/wiki/ROS/Concepts. [Accessed: 22-Mar-2013].</w:t>
      </w:r>
    </w:p>
    <w:p w:rsidR="003D6362" w:rsidRPr="003D6362" w:rsidRDefault="003D6362" w:rsidP="003D6362">
      <w:pPr>
        <w:pStyle w:val="Bibliography"/>
      </w:pPr>
      <w:r w:rsidRPr="003D6362">
        <w:t>[15]</w:t>
      </w:r>
      <w:r w:rsidRPr="003D6362">
        <w:tab/>
        <w:t>“actionlib - ROS Wiki.” [Online]. Available: http://www.ros.org/wiki/actionlib. [Accessed: 22-Mar-2013].</w:t>
      </w:r>
    </w:p>
    <w:p w:rsidR="003D6362" w:rsidRPr="003D6362" w:rsidRDefault="003D6362" w:rsidP="003D6362">
      <w:pPr>
        <w:pStyle w:val="Bibliography"/>
      </w:pPr>
      <w:r w:rsidRPr="003D6362">
        <w:t>[16]</w:t>
      </w:r>
      <w:r w:rsidRPr="003D6362">
        <w:tab/>
        <w:t>“openni_kinect - ROS Wiki.” [Online]. Available: http://www.ros.org/wiki/openni_kinect. [Accessed: 03-Apr-2013].</w:t>
      </w:r>
    </w:p>
    <w:p w:rsidR="003D6362" w:rsidRPr="003D6362" w:rsidRDefault="003D6362" w:rsidP="003D6362">
      <w:pPr>
        <w:pStyle w:val="Bibliography"/>
      </w:pPr>
      <w:r w:rsidRPr="003D6362">
        <w:t>[17]</w:t>
      </w:r>
      <w:r w:rsidRPr="003D6362">
        <w:tab/>
        <w:t>“laser_drivers - ROS Wiki.” [Online]. Available: http://www.ros.org/wiki/laser_drivers?distro=fuerte. [Accessed: 03-Apr-2013].</w:t>
      </w:r>
    </w:p>
    <w:p w:rsidR="003D6362" w:rsidRPr="003D6362" w:rsidRDefault="003D6362" w:rsidP="003D6362">
      <w:pPr>
        <w:pStyle w:val="Bibliography"/>
      </w:pPr>
      <w:r w:rsidRPr="003D6362">
        <w:t>[18]</w:t>
      </w:r>
      <w:r w:rsidRPr="003D6362">
        <w:tab/>
        <w:t xml:space="preserve">E. Venator, “Rosserial Service ‘Failed to parse subscriber’ - ROS Answers,” </w:t>
      </w:r>
      <w:r w:rsidRPr="003D6362">
        <w:rPr>
          <w:i/>
          <w:iCs/>
        </w:rPr>
        <w:t>ROS Answers</w:t>
      </w:r>
      <w:r w:rsidRPr="003D6362">
        <w:t>. [Online]. Available: http://answers.ros.org/question/48548/rosserial-service-failed-to-parse-subscriber/. [Accessed: 22-Mar-2013].</w:t>
      </w:r>
    </w:p>
    <w:p w:rsidR="003D6362" w:rsidRPr="003D6362" w:rsidRDefault="003D6362" w:rsidP="003D6362">
      <w:pPr>
        <w:pStyle w:val="Bibliography"/>
      </w:pPr>
      <w:r w:rsidRPr="003D6362">
        <w:t>[19]</w:t>
      </w:r>
      <w:r w:rsidRPr="003D6362">
        <w:tab/>
        <w:t xml:space="preserve">E. Venator, “rosserial,” </w:t>
      </w:r>
      <w:r w:rsidRPr="003D6362">
        <w:rPr>
          <w:i/>
          <w:iCs/>
        </w:rPr>
        <w:t>GitHub</w:t>
      </w:r>
      <w:r w:rsidRPr="003D6362">
        <w:t>. [Online]. Available: https://github.com/evenator/rosserial. [Accessed: 22-Mar-2013].</w:t>
      </w:r>
    </w:p>
    <w:p w:rsidR="003D6362" w:rsidRPr="003D6362" w:rsidRDefault="003D6362" w:rsidP="003D6362">
      <w:pPr>
        <w:pStyle w:val="Bibliography"/>
      </w:pPr>
      <w:r w:rsidRPr="003D6362">
        <w:t>[20]</w:t>
      </w:r>
      <w:r w:rsidRPr="003D6362">
        <w:tab/>
        <w:t>Shaun Edwards and Chris Lewis, “ROS-Industrial – Applying the Robot Operating System (ROS) to Industrial Applications,” presented at the ICRA ECHORD Workshop, St. Paul, Minnesota, USA, 2012.</w:t>
      </w:r>
    </w:p>
    <w:p w:rsidR="003D6362" w:rsidRPr="003D6362" w:rsidRDefault="003D6362" w:rsidP="003D6362">
      <w:pPr>
        <w:pStyle w:val="Bibliography"/>
      </w:pPr>
      <w:r w:rsidRPr="003D6362">
        <w:t>[21]</w:t>
      </w:r>
      <w:r w:rsidRPr="003D6362">
        <w:tab/>
        <w:t>E. Venator, Gregory Lee, and W. Newman, “Hardware and Software Architecture of ABBY: An Industrial Mobile Manipulator,” presented at the IEEE International Conference on Automation Science and Engineering (Submitted), Madison, WI, USA, 2013.</w:t>
      </w:r>
    </w:p>
    <w:p w:rsidR="003D6362" w:rsidRPr="003D6362" w:rsidRDefault="003D6362" w:rsidP="003D6362">
      <w:pPr>
        <w:pStyle w:val="Bibliography"/>
      </w:pPr>
      <w:r w:rsidRPr="003D6362">
        <w:t>[22]</w:t>
      </w:r>
      <w:r w:rsidRPr="003D6362">
        <w:tab/>
        <w:t xml:space="preserve">S. Thrun, W. Burgard, and D. Fox, </w:t>
      </w:r>
      <w:r w:rsidRPr="003D6362">
        <w:rPr>
          <w:i/>
          <w:iCs/>
        </w:rPr>
        <w:t>Probabilistic Robotics</w:t>
      </w:r>
      <w:r w:rsidRPr="003D6362">
        <w:t>. The MIT Press, 2005.</w:t>
      </w:r>
    </w:p>
    <w:p w:rsidR="003D6362" w:rsidRPr="003D6362" w:rsidRDefault="003D6362" w:rsidP="003D6362">
      <w:pPr>
        <w:pStyle w:val="Bibliography"/>
      </w:pPr>
      <w:r w:rsidRPr="003D6362">
        <w:t>[23]</w:t>
      </w:r>
      <w:r w:rsidRPr="003D6362">
        <w:tab/>
        <w:t>Giorgio Grisetti, Cyrill Stachness, and Wolfram Burgard, “GMapping.” [Online]. Available: http://www.openslam.org/gmapping.html. [Accessed: 17-Feb-2013].</w:t>
      </w:r>
    </w:p>
    <w:p w:rsidR="003D6362" w:rsidRPr="003D6362" w:rsidRDefault="003D6362" w:rsidP="003D6362">
      <w:pPr>
        <w:pStyle w:val="Bibliography"/>
      </w:pPr>
      <w:r w:rsidRPr="003D6362">
        <w:t>[24]</w:t>
      </w:r>
      <w:r w:rsidRPr="003D6362">
        <w:tab/>
        <w:t>Tony Yanick, Chase Nemeth, Beom Koh, and Avinash Karamchandani, “ALEN,” IGVC, 2009.</w:t>
      </w:r>
    </w:p>
    <w:p w:rsidR="003D6362" w:rsidRPr="003D6362" w:rsidRDefault="003D6362" w:rsidP="003D6362">
      <w:pPr>
        <w:pStyle w:val="Bibliography"/>
      </w:pPr>
      <w:r w:rsidRPr="003D6362">
        <w:t>[25]</w:t>
      </w:r>
      <w:r w:rsidRPr="003D6362">
        <w:tab/>
        <w:t>“navfn - ROS Wiki.” [Online]. Available: http://www.ros.org/wiki/navfn. [Accessed: 13-Feb-2013].</w:t>
      </w:r>
    </w:p>
    <w:p w:rsidR="003D6362" w:rsidRPr="003D6362" w:rsidRDefault="003D6362" w:rsidP="003D6362">
      <w:pPr>
        <w:pStyle w:val="Bibliography"/>
      </w:pPr>
      <w:r w:rsidRPr="003D6362">
        <w:t>[26]</w:t>
      </w:r>
      <w:r w:rsidRPr="003D6362">
        <w:tab/>
        <w:t xml:space="preserve">E. W. Dijkstra, “A note on two problems in connexion with graphs,” </w:t>
      </w:r>
      <w:r w:rsidRPr="003D6362">
        <w:rPr>
          <w:i/>
          <w:iCs/>
        </w:rPr>
        <w:t>Numer. Math.</w:t>
      </w:r>
      <w:r w:rsidRPr="003D6362">
        <w:t>, vol. 1, no. 1, pp. 269–271, Dec. 1959.</w:t>
      </w:r>
    </w:p>
    <w:p w:rsidR="003D6362" w:rsidRPr="003D6362" w:rsidRDefault="003D6362" w:rsidP="003D6362">
      <w:pPr>
        <w:pStyle w:val="Bibliography"/>
      </w:pPr>
      <w:r w:rsidRPr="003D6362">
        <w:t>[27]</w:t>
      </w:r>
      <w:r w:rsidRPr="003D6362">
        <w:tab/>
        <w:t>“Kinematic and Dynamic Solvers | The Orocos Project.” [Online]. Available: http://www.orocos.org/kdl/UserManual/kinematic_solvers. [Accessed: 20-Mar-2013].</w:t>
      </w:r>
    </w:p>
    <w:p w:rsidR="003D6362" w:rsidRPr="003D6362" w:rsidRDefault="003D6362" w:rsidP="003D6362">
      <w:pPr>
        <w:pStyle w:val="Bibliography"/>
      </w:pPr>
      <w:r w:rsidRPr="003D6362">
        <w:t>[28]</w:t>
      </w:r>
      <w:r w:rsidRPr="003D6362">
        <w:tab/>
        <w:t>“OpenRAVE | ikfast Module | OpenRAVE Documentation.” [Online]. Available: http://openrave.org/docs/latest_stable/openravepy/ikfast/#ikfast-the-robot-kinematics-compiler. [Accessed: 20-Mar-2013].</w:t>
      </w:r>
    </w:p>
    <w:p w:rsidR="003D6362" w:rsidRPr="003D6362" w:rsidRDefault="003D6362" w:rsidP="003D6362">
      <w:pPr>
        <w:pStyle w:val="Bibliography"/>
      </w:pPr>
      <w:r w:rsidRPr="003D6362">
        <w:lastRenderedPageBreak/>
        <w:t>[29]</w:t>
      </w:r>
      <w:r w:rsidRPr="003D6362">
        <w:tab/>
        <w:t xml:space="preserve">G. Sánchez and J.-C. Latombe, “A Single-Query Bi-Directional Probabilistic Roadmap Planner with Lazy Collision Checking,” in </w:t>
      </w:r>
      <w:r w:rsidRPr="003D6362">
        <w:rPr>
          <w:i/>
          <w:iCs/>
        </w:rPr>
        <w:t>Robotics Research</w:t>
      </w:r>
      <w:r w:rsidRPr="003D6362">
        <w:t>, P. R. A. Jarvis and P. A. Zelinsky, Eds. Springer Berlin Heidelberg, 2003, pp. 403–417.</w:t>
      </w:r>
    </w:p>
    <w:p w:rsidR="003D6362" w:rsidRPr="003D6362" w:rsidRDefault="003D6362" w:rsidP="003D6362">
      <w:pPr>
        <w:pStyle w:val="Bibliography"/>
      </w:pPr>
      <w:r w:rsidRPr="003D6362">
        <w:t>[30]</w:t>
      </w:r>
      <w:r w:rsidRPr="003D6362">
        <w:tab/>
        <w:t>“tabletop_object_detector - ROS Wiki.” [Online]. Available: http://www.ros.org/wiki/tabletop_object_detector. [Accessed: 17-Feb-2013].</w:t>
      </w:r>
    </w:p>
    <w:p w:rsidR="003D6362" w:rsidRPr="003D6362" w:rsidRDefault="003D6362" w:rsidP="003D6362">
      <w:pPr>
        <w:pStyle w:val="Bibliography"/>
      </w:pPr>
      <w:r w:rsidRPr="003D6362">
        <w:t>[31]</w:t>
      </w:r>
      <w:r w:rsidRPr="003D6362">
        <w:tab/>
        <w:t>M. A. Fischler and R. C. Bolles, “Random Sample Consensus: A Paradigm for Model Fitting with Applications to Image Analysis and Automated Cartography,” AI Center, SRI International, 333 Ravenswood Ave., Menlo Park, CA 94025, 213, Mar. 1980.</w:t>
      </w:r>
    </w:p>
    <w:p w:rsidR="003D6362" w:rsidRPr="003D6362" w:rsidRDefault="003D6362" w:rsidP="003D6362">
      <w:pPr>
        <w:pStyle w:val="Bibliography"/>
      </w:pPr>
      <w:r w:rsidRPr="003D6362">
        <w:t>[32]</w:t>
      </w:r>
      <w:r w:rsidRPr="003D6362">
        <w:tab/>
        <w:t xml:space="preserve">“QR code,” </w:t>
      </w:r>
      <w:r w:rsidRPr="003D6362">
        <w:rPr>
          <w:i/>
          <w:iCs/>
        </w:rPr>
        <w:t>Wikipedia, the free encyclopedia</w:t>
      </w:r>
      <w:r w:rsidRPr="003D6362">
        <w:t>. 21-Mar-2013.</w:t>
      </w:r>
    </w:p>
    <w:p w:rsidR="003D6362" w:rsidRPr="003D6362" w:rsidRDefault="003D6362" w:rsidP="003D6362">
      <w:pPr>
        <w:pStyle w:val="Bibliography"/>
      </w:pPr>
      <w:r w:rsidRPr="003D6362">
        <w:t>[33]</w:t>
      </w:r>
      <w:r w:rsidRPr="003D6362">
        <w:tab/>
        <w:t>S. Cockrell, “Using the XBOX Kinect to detect features of the floor surface,” MS, Case Western Reserve University, Cleveland, OH, 2013.</w:t>
      </w:r>
    </w:p>
    <w:p w:rsidR="003D6362" w:rsidRPr="003D6362" w:rsidRDefault="003D6362" w:rsidP="003D6362">
      <w:pPr>
        <w:pStyle w:val="Bibliography"/>
      </w:pPr>
      <w:r w:rsidRPr="003D6362">
        <w:t>[34]</w:t>
      </w:r>
      <w:r w:rsidRPr="003D6362">
        <w:tab/>
        <w:t>rethink robotics, “baxter.” .</w:t>
      </w:r>
    </w:p>
    <w:p w:rsidR="003D6362" w:rsidRPr="003D6362" w:rsidRDefault="003D6362" w:rsidP="003D6362">
      <w:pPr>
        <w:pStyle w:val="Bibliography"/>
      </w:pPr>
      <w:r w:rsidRPr="003D6362">
        <w:t>[35]</w:t>
      </w:r>
      <w:r w:rsidRPr="003D6362">
        <w:tab/>
        <w:t xml:space="preserve">W. Shackleford, R. Norcross, J. Marvel, and S. Szabo, “Integrating occlusion monitoring into human tracking for robot speed and separation monitoring,” in </w:t>
      </w:r>
      <w:r w:rsidRPr="003D6362">
        <w:rPr>
          <w:i/>
          <w:iCs/>
        </w:rPr>
        <w:t>Proceedings of the Workshop on Performance Metrics for Intelligent Systems</w:t>
      </w:r>
      <w:r w:rsidRPr="003D6362">
        <w:t>, New York, NY, USA, 2012, pp. 168–173.</w:t>
      </w:r>
    </w:p>
    <w:p w:rsidR="001047D9" w:rsidRDefault="006B701A" w:rsidP="00FD4465">
      <w:pPr>
        <w:pStyle w:val="Heading1"/>
      </w:pPr>
      <w:r>
        <w:lastRenderedPageBreak/>
        <w:fldChar w:fldCharType="end"/>
      </w:r>
      <w:bookmarkStart w:id="409" w:name="_Ref352755563"/>
      <w:bookmarkStart w:id="410" w:name="_Toc351997932"/>
      <w:bookmarkStart w:id="411" w:name="_Toc353792383"/>
      <w:r w:rsidR="001047D9">
        <w:t>Appendix 1: Bill of Materials</w:t>
      </w:r>
      <w:bookmarkEnd w:id="409"/>
      <w:bookmarkEnd w:id="411"/>
    </w:p>
    <w:tbl>
      <w:tblPr>
        <w:tblStyle w:val="TableGrid"/>
        <w:tblW w:w="0" w:type="auto"/>
        <w:tblInd w:w="14" w:type="dxa"/>
        <w:tblLook w:val="04A0" w:firstRow="1" w:lastRow="0" w:firstColumn="1" w:lastColumn="0" w:noHBand="0" w:noVBand="1"/>
      </w:tblPr>
      <w:tblGrid>
        <w:gridCol w:w="4864"/>
        <w:gridCol w:w="2879"/>
      </w:tblGrid>
      <w:tr w:rsidR="00B161FC" w:rsidRPr="00E430B8" w:rsidTr="00CA19BC">
        <w:tc>
          <w:tcPr>
            <w:tcW w:w="4864" w:type="dxa"/>
          </w:tcPr>
          <w:p w:rsidR="00E141B1" w:rsidRPr="00E430B8" w:rsidRDefault="00CA19BC">
            <w:pPr>
              <w:pStyle w:val="NoSpacing"/>
              <w:jc w:val="left"/>
              <w:rPr>
                <w:b/>
              </w:rPr>
            </w:pPr>
            <w:r w:rsidRPr="00E430B8">
              <w:rPr>
                <w:b/>
              </w:rPr>
              <w:t>Item</w:t>
            </w:r>
          </w:p>
        </w:tc>
        <w:tc>
          <w:tcPr>
            <w:tcW w:w="2879" w:type="dxa"/>
          </w:tcPr>
          <w:p w:rsidR="00B161FC" w:rsidRPr="00E430B8" w:rsidRDefault="00CA19BC" w:rsidP="001047D9">
            <w:pPr>
              <w:pStyle w:val="NoSpacing"/>
              <w:rPr>
                <w:b/>
              </w:rPr>
            </w:pPr>
            <w:r w:rsidRPr="00E430B8">
              <w:rPr>
                <w:b/>
              </w:rPr>
              <w:t>Cost</w:t>
            </w:r>
          </w:p>
        </w:tc>
      </w:tr>
      <w:tr w:rsidR="00B161FC" w:rsidTr="00CA19BC">
        <w:tc>
          <w:tcPr>
            <w:tcW w:w="4864" w:type="dxa"/>
          </w:tcPr>
          <w:p w:rsidR="00E141B1" w:rsidRDefault="00B161FC">
            <w:pPr>
              <w:pStyle w:val="NoSpacing"/>
              <w:jc w:val="left"/>
            </w:pPr>
            <w:r>
              <w:t>Wheelchair Base</w:t>
            </w:r>
          </w:p>
        </w:tc>
        <w:tc>
          <w:tcPr>
            <w:tcW w:w="2879" w:type="dxa"/>
          </w:tcPr>
          <w:p w:rsidR="00E141B1" w:rsidRDefault="00B161FC">
            <w:pPr>
              <w:pStyle w:val="NoSpacing"/>
              <w:jc w:val="right"/>
            </w:pPr>
            <w:r>
              <w:t>$3000</w:t>
            </w:r>
          </w:p>
        </w:tc>
      </w:tr>
      <w:tr w:rsidR="00B161FC" w:rsidTr="00CA19BC">
        <w:tc>
          <w:tcPr>
            <w:tcW w:w="4864" w:type="dxa"/>
          </w:tcPr>
          <w:p w:rsidR="00E141B1" w:rsidRDefault="00B161FC">
            <w:pPr>
              <w:pStyle w:val="NoSpacing"/>
              <w:jc w:val="left"/>
            </w:pPr>
            <w:r>
              <w:t>Batteries</w:t>
            </w:r>
          </w:p>
        </w:tc>
        <w:tc>
          <w:tcPr>
            <w:tcW w:w="2879" w:type="dxa"/>
          </w:tcPr>
          <w:p w:rsidR="00E141B1" w:rsidRDefault="00B161FC">
            <w:pPr>
              <w:pStyle w:val="NoSpacing"/>
              <w:jc w:val="right"/>
            </w:pPr>
            <w:r>
              <w:t>$400</w:t>
            </w:r>
          </w:p>
        </w:tc>
      </w:tr>
      <w:tr w:rsidR="00B161FC" w:rsidTr="00CA19BC">
        <w:tc>
          <w:tcPr>
            <w:tcW w:w="4864" w:type="dxa"/>
          </w:tcPr>
          <w:p w:rsidR="00E141B1" w:rsidRDefault="00B161FC">
            <w:pPr>
              <w:pStyle w:val="NoSpacing"/>
              <w:jc w:val="left"/>
            </w:pPr>
            <w:r>
              <w:t>Chassis Frame Materials</w:t>
            </w:r>
          </w:p>
        </w:tc>
        <w:tc>
          <w:tcPr>
            <w:tcW w:w="2879" w:type="dxa"/>
          </w:tcPr>
          <w:p w:rsidR="00E141B1" w:rsidRDefault="00B161FC">
            <w:pPr>
              <w:pStyle w:val="NoSpacing"/>
              <w:jc w:val="right"/>
            </w:pPr>
            <w:r>
              <w:t>$1000</w:t>
            </w:r>
          </w:p>
        </w:tc>
      </w:tr>
      <w:tr w:rsidR="00B161FC" w:rsidTr="00CA19BC">
        <w:tc>
          <w:tcPr>
            <w:tcW w:w="4864" w:type="dxa"/>
          </w:tcPr>
          <w:p w:rsidR="00E141B1" w:rsidRDefault="00B161FC">
            <w:pPr>
              <w:pStyle w:val="NoSpacing"/>
              <w:jc w:val="left"/>
            </w:pPr>
            <w:r>
              <w:t>LIDAR</w:t>
            </w:r>
          </w:p>
        </w:tc>
        <w:tc>
          <w:tcPr>
            <w:tcW w:w="2879" w:type="dxa"/>
          </w:tcPr>
          <w:p w:rsidR="00E141B1" w:rsidRDefault="00B161FC">
            <w:pPr>
              <w:pStyle w:val="NoSpacing"/>
              <w:jc w:val="right"/>
            </w:pPr>
            <w:r>
              <w:t>$6000</w:t>
            </w:r>
          </w:p>
        </w:tc>
      </w:tr>
      <w:tr w:rsidR="00B161FC" w:rsidTr="00CA19BC">
        <w:tc>
          <w:tcPr>
            <w:tcW w:w="4864" w:type="dxa"/>
          </w:tcPr>
          <w:p w:rsidR="00E141B1" w:rsidRDefault="00B161FC">
            <w:pPr>
              <w:pStyle w:val="NoSpacing"/>
              <w:jc w:val="left"/>
            </w:pPr>
            <w:r>
              <w:t>IRB-120/IRC5</w:t>
            </w:r>
          </w:p>
        </w:tc>
        <w:tc>
          <w:tcPr>
            <w:tcW w:w="2879" w:type="dxa"/>
          </w:tcPr>
          <w:p w:rsidR="00E141B1" w:rsidRDefault="00CA19BC">
            <w:pPr>
              <w:pStyle w:val="NoSpacing"/>
              <w:jc w:val="right"/>
            </w:pPr>
            <w:r>
              <w:t>$</w:t>
            </w:r>
            <w:r w:rsidR="00C20FDF">
              <w:t>23</w:t>
            </w:r>
            <w:commentRangeStart w:id="412"/>
            <w:r>
              <w:t>000</w:t>
            </w:r>
            <w:commentRangeEnd w:id="412"/>
            <w:r w:rsidR="00835419">
              <w:rPr>
                <w:rStyle w:val="CommentReference"/>
              </w:rPr>
              <w:commentReference w:id="412"/>
            </w:r>
          </w:p>
        </w:tc>
      </w:tr>
      <w:tr w:rsidR="00B161FC" w:rsidTr="00CA19BC">
        <w:tc>
          <w:tcPr>
            <w:tcW w:w="4864" w:type="dxa"/>
          </w:tcPr>
          <w:p w:rsidR="00E141B1" w:rsidRDefault="00B161FC">
            <w:pPr>
              <w:pStyle w:val="NoSpacing"/>
              <w:jc w:val="left"/>
            </w:pPr>
            <w:r>
              <w:t>cRIO 9074</w:t>
            </w:r>
          </w:p>
          <w:p w:rsidR="00E141B1" w:rsidRDefault="00B161FC">
            <w:pPr>
              <w:pStyle w:val="NoSpacing"/>
              <w:jc w:val="left"/>
            </w:pPr>
            <w:r>
              <w:t>+ 9403 DIO module</w:t>
            </w:r>
          </w:p>
          <w:p w:rsidR="00E141B1" w:rsidRDefault="00B161FC">
            <w:pPr>
              <w:pStyle w:val="NoSpacing"/>
              <w:jc w:val="left"/>
            </w:pPr>
            <w:r>
              <w:t>+9401 DIO module</w:t>
            </w:r>
          </w:p>
          <w:p w:rsidR="00E141B1" w:rsidRDefault="003C365E">
            <w:pPr>
              <w:pStyle w:val="NoSpacing"/>
              <w:jc w:val="left"/>
            </w:pPr>
            <w:r>
              <w:t>+ 9201 analog input module</w:t>
            </w:r>
          </w:p>
        </w:tc>
        <w:tc>
          <w:tcPr>
            <w:tcW w:w="2879" w:type="dxa"/>
          </w:tcPr>
          <w:p w:rsidR="00E141B1" w:rsidRDefault="00B161FC">
            <w:pPr>
              <w:pStyle w:val="NoSpacing"/>
              <w:jc w:val="right"/>
            </w:pPr>
            <w:r>
              <w:t>$4150</w:t>
            </w:r>
          </w:p>
        </w:tc>
      </w:tr>
      <w:tr w:rsidR="00B161FC" w:rsidTr="00CA19BC">
        <w:tc>
          <w:tcPr>
            <w:tcW w:w="4864" w:type="dxa"/>
          </w:tcPr>
          <w:p w:rsidR="00E141B1" w:rsidRDefault="00B161FC">
            <w:pPr>
              <w:pStyle w:val="NoSpacing"/>
              <w:jc w:val="left"/>
            </w:pPr>
            <w:r>
              <w:t>PC</w:t>
            </w:r>
          </w:p>
        </w:tc>
        <w:tc>
          <w:tcPr>
            <w:tcW w:w="2879" w:type="dxa"/>
          </w:tcPr>
          <w:p w:rsidR="00E141B1" w:rsidRDefault="00B161FC">
            <w:pPr>
              <w:pStyle w:val="NoSpacing"/>
              <w:jc w:val="right"/>
            </w:pPr>
            <w:r>
              <w:t>$550</w:t>
            </w:r>
          </w:p>
        </w:tc>
      </w:tr>
      <w:tr w:rsidR="00B161FC" w:rsidTr="00CA19BC">
        <w:tc>
          <w:tcPr>
            <w:tcW w:w="4864" w:type="dxa"/>
          </w:tcPr>
          <w:p w:rsidR="00E141B1" w:rsidRDefault="00B161FC">
            <w:pPr>
              <w:pStyle w:val="NoSpacing"/>
              <w:jc w:val="left"/>
            </w:pPr>
            <w:r>
              <w:t>Kinect</w:t>
            </w:r>
          </w:p>
        </w:tc>
        <w:tc>
          <w:tcPr>
            <w:tcW w:w="2879" w:type="dxa"/>
          </w:tcPr>
          <w:p w:rsidR="00E141B1" w:rsidRDefault="00B161FC">
            <w:pPr>
              <w:pStyle w:val="NoSpacing"/>
              <w:jc w:val="right"/>
            </w:pPr>
            <w:r>
              <w:t>$150</w:t>
            </w:r>
          </w:p>
        </w:tc>
      </w:tr>
      <w:tr w:rsidR="00B161FC" w:rsidTr="00CA19BC">
        <w:tc>
          <w:tcPr>
            <w:tcW w:w="4864" w:type="dxa"/>
          </w:tcPr>
          <w:p w:rsidR="00E141B1" w:rsidRDefault="00B161FC">
            <w:pPr>
              <w:pStyle w:val="NoSpacing"/>
              <w:jc w:val="left"/>
            </w:pPr>
            <w:r>
              <w:t>Grayhill Encoder (4)</w:t>
            </w:r>
          </w:p>
        </w:tc>
        <w:tc>
          <w:tcPr>
            <w:tcW w:w="2879" w:type="dxa"/>
          </w:tcPr>
          <w:p w:rsidR="00E141B1" w:rsidRDefault="00B161FC">
            <w:pPr>
              <w:pStyle w:val="NoSpacing"/>
              <w:jc w:val="right"/>
            </w:pPr>
            <w:r>
              <w:t>$320</w:t>
            </w:r>
          </w:p>
        </w:tc>
      </w:tr>
      <w:tr w:rsidR="00B161FC" w:rsidTr="00CA19BC">
        <w:tc>
          <w:tcPr>
            <w:tcW w:w="4864" w:type="dxa"/>
          </w:tcPr>
          <w:p w:rsidR="00E141B1" w:rsidRDefault="00B161FC">
            <w:pPr>
              <w:pStyle w:val="NoSpacing"/>
              <w:jc w:val="left"/>
            </w:pPr>
            <w:r>
              <w:t>13.8 v Regulator</w:t>
            </w:r>
          </w:p>
        </w:tc>
        <w:tc>
          <w:tcPr>
            <w:tcW w:w="2879" w:type="dxa"/>
          </w:tcPr>
          <w:p w:rsidR="00E141B1" w:rsidRDefault="006349D4">
            <w:pPr>
              <w:pStyle w:val="NoSpacing"/>
              <w:jc w:val="right"/>
            </w:pPr>
            <w:r>
              <w:t>$81</w:t>
            </w:r>
          </w:p>
        </w:tc>
      </w:tr>
      <w:tr w:rsidR="00B161FC" w:rsidTr="00CA19BC">
        <w:tc>
          <w:tcPr>
            <w:tcW w:w="4864" w:type="dxa"/>
          </w:tcPr>
          <w:p w:rsidR="00E141B1" w:rsidRDefault="00B161FC">
            <w:pPr>
              <w:pStyle w:val="NoSpacing"/>
              <w:jc w:val="left"/>
            </w:pPr>
            <w:r>
              <w:t>I/O Breakout Board</w:t>
            </w:r>
          </w:p>
        </w:tc>
        <w:tc>
          <w:tcPr>
            <w:tcW w:w="2879" w:type="dxa"/>
          </w:tcPr>
          <w:p w:rsidR="00E141B1" w:rsidRDefault="006349D4">
            <w:pPr>
              <w:pStyle w:val="NoSpacing"/>
              <w:jc w:val="right"/>
            </w:pPr>
            <w:r>
              <w:t>$45</w:t>
            </w:r>
          </w:p>
        </w:tc>
      </w:tr>
      <w:tr w:rsidR="00B161FC" w:rsidTr="00CA19BC">
        <w:tc>
          <w:tcPr>
            <w:tcW w:w="4864" w:type="dxa"/>
          </w:tcPr>
          <w:p w:rsidR="00E141B1" w:rsidRDefault="00B161FC">
            <w:pPr>
              <w:pStyle w:val="NoSpacing"/>
              <w:jc w:val="left"/>
            </w:pPr>
            <w:r>
              <w:t>Emergency Stop System</w:t>
            </w:r>
          </w:p>
        </w:tc>
        <w:tc>
          <w:tcPr>
            <w:tcW w:w="2879" w:type="dxa"/>
          </w:tcPr>
          <w:p w:rsidR="00E141B1" w:rsidRDefault="006349D4">
            <w:pPr>
              <w:pStyle w:val="NoSpacing"/>
              <w:jc w:val="right"/>
            </w:pPr>
            <w:r>
              <w:t>$</w:t>
            </w:r>
            <w:r w:rsidR="00523298">
              <w:t>160</w:t>
            </w:r>
          </w:p>
        </w:tc>
      </w:tr>
      <w:tr w:rsidR="00B161FC" w:rsidTr="00CA19BC">
        <w:tc>
          <w:tcPr>
            <w:tcW w:w="4864" w:type="dxa"/>
          </w:tcPr>
          <w:p w:rsidR="00E141B1" w:rsidRDefault="00B161FC">
            <w:pPr>
              <w:pStyle w:val="NoSpacing"/>
              <w:jc w:val="left"/>
            </w:pPr>
            <w:r>
              <w:t>AC Inverter</w:t>
            </w:r>
          </w:p>
        </w:tc>
        <w:tc>
          <w:tcPr>
            <w:tcW w:w="2879" w:type="dxa"/>
          </w:tcPr>
          <w:p w:rsidR="00E141B1" w:rsidRDefault="006349D4">
            <w:pPr>
              <w:pStyle w:val="NoSpacing"/>
              <w:jc w:val="right"/>
            </w:pPr>
            <w:r>
              <w:t>$322</w:t>
            </w:r>
          </w:p>
        </w:tc>
      </w:tr>
      <w:tr w:rsidR="00B161FC" w:rsidTr="00CA19BC">
        <w:tc>
          <w:tcPr>
            <w:tcW w:w="4864" w:type="dxa"/>
          </w:tcPr>
          <w:p w:rsidR="00E141B1" w:rsidRDefault="00B161FC">
            <w:pPr>
              <w:pStyle w:val="NoSpacing"/>
              <w:jc w:val="left"/>
            </w:pPr>
            <w:r>
              <w:t>Sabertooth 2x50</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Compressor</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Network Equipment</w:t>
            </w:r>
          </w:p>
        </w:tc>
        <w:tc>
          <w:tcPr>
            <w:tcW w:w="2879" w:type="dxa"/>
          </w:tcPr>
          <w:p w:rsidR="00E141B1" w:rsidRDefault="006349D4">
            <w:pPr>
              <w:pStyle w:val="NoSpacing"/>
              <w:jc w:val="right"/>
            </w:pPr>
            <w:r>
              <w:t>$40</w:t>
            </w:r>
          </w:p>
        </w:tc>
      </w:tr>
      <w:tr w:rsidR="00B161FC" w:rsidTr="00CA19BC">
        <w:tc>
          <w:tcPr>
            <w:tcW w:w="4864" w:type="dxa"/>
          </w:tcPr>
          <w:p w:rsidR="00E141B1" w:rsidRDefault="00B161FC">
            <w:pPr>
              <w:pStyle w:val="NoSpacing"/>
              <w:jc w:val="left"/>
            </w:pPr>
            <w:r>
              <w:t>RS-422 – USB converter</w:t>
            </w:r>
          </w:p>
        </w:tc>
        <w:tc>
          <w:tcPr>
            <w:tcW w:w="2879" w:type="dxa"/>
          </w:tcPr>
          <w:p w:rsidR="00E141B1" w:rsidRDefault="006349D4">
            <w:pPr>
              <w:pStyle w:val="NoSpacing"/>
              <w:jc w:val="right"/>
            </w:pPr>
            <w:r>
              <w:t>$80</w:t>
            </w:r>
          </w:p>
        </w:tc>
      </w:tr>
      <w:tr w:rsidR="00523298" w:rsidTr="00CA19BC">
        <w:tc>
          <w:tcPr>
            <w:tcW w:w="4864" w:type="dxa"/>
          </w:tcPr>
          <w:p w:rsidR="00523298" w:rsidRDefault="00523298" w:rsidP="00B161FC">
            <w:pPr>
              <w:pStyle w:val="NoSpacing"/>
              <w:jc w:val="left"/>
            </w:pPr>
            <w:r>
              <w:t>Arduino</w:t>
            </w:r>
          </w:p>
        </w:tc>
        <w:tc>
          <w:tcPr>
            <w:tcW w:w="2879" w:type="dxa"/>
          </w:tcPr>
          <w:p w:rsidR="00E141B1" w:rsidRDefault="00523298">
            <w:pPr>
              <w:pStyle w:val="NoSpacing"/>
              <w:jc w:val="right"/>
            </w:pPr>
            <w:r>
              <w:t>$30</w:t>
            </w:r>
          </w:p>
        </w:tc>
      </w:tr>
      <w:tr w:rsidR="00B161FC" w:rsidTr="00CA19BC">
        <w:tc>
          <w:tcPr>
            <w:tcW w:w="4864" w:type="dxa"/>
          </w:tcPr>
          <w:p w:rsidR="00E141B1" w:rsidRDefault="00B161FC">
            <w:pPr>
              <w:pStyle w:val="NoSpacing"/>
              <w:jc w:val="left"/>
            </w:pPr>
            <w:r>
              <w:t>Miscellaneous Electrical Components</w:t>
            </w:r>
          </w:p>
        </w:tc>
        <w:tc>
          <w:tcPr>
            <w:tcW w:w="2879" w:type="dxa"/>
          </w:tcPr>
          <w:p w:rsidR="00E141B1" w:rsidRDefault="006349D4">
            <w:pPr>
              <w:pStyle w:val="NoSpacing"/>
              <w:jc w:val="right"/>
            </w:pPr>
            <w:r>
              <w:t>$50</w:t>
            </w:r>
          </w:p>
        </w:tc>
      </w:tr>
      <w:tr w:rsidR="00CA19BC" w:rsidTr="00CA19BC">
        <w:tc>
          <w:tcPr>
            <w:tcW w:w="4864" w:type="dxa"/>
          </w:tcPr>
          <w:p w:rsidR="00CA19BC" w:rsidRPr="00CA19BC" w:rsidRDefault="006B701A" w:rsidP="00B161FC">
            <w:pPr>
              <w:pStyle w:val="NoSpacing"/>
              <w:jc w:val="left"/>
              <w:rPr>
                <w:b/>
              </w:rPr>
            </w:pPr>
            <w:r w:rsidRPr="006B701A">
              <w:rPr>
                <w:b/>
              </w:rPr>
              <w:t>Total</w:t>
            </w:r>
          </w:p>
        </w:tc>
        <w:tc>
          <w:tcPr>
            <w:tcW w:w="2879" w:type="dxa"/>
          </w:tcPr>
          <w:p w:rsidR="00CA19BC" w:rsidRDefault="006B701A" w:rsidP="00CA19BC">
            <w:pPr>
              <w:pStyle w:val="NoSpacing"/>
              <w:jc w:val="right"/>
            </w:pPr>
            <w:r>
              <w:fldChar w:fldCharType="begin"/>
            </w:r>
            <w:r w:rsidR="00CA19BC">
              <w:instrText xml:space="preserve"> =SUM(ABOVE) </w:instrText>
            </w:r>
            <w:r>
              <w:fldChar w:fldCharType="separate"/>
            </w:r>
            <w:r w:rsidR="00FD4465">
              <w:rPr>
                <w:noProof/>
              </w:rPr>
              <w:t>$39878.00</w:t>
            </w:r>
            <w:r>
              <w:fldChar w:fldCharType="end"/>
            </w:r>
          </w:p>
        </w:tc>
      </w:tr>
    </w:tbl>
    <w:p w:rsidR="00E141B1" w:rsidRDefault="00E141B1"/>
    <w:p w:rsidR="00021F0A" w:rsidRDefault="00C702FF" w:rsidP="00FD4465">
      <w:pPr>
        <w:pStyle w:val="Heading1"/>
      </w:pPr>
      <w:bookmarkStart w:id="413" w:name="_Toc353440101"/>
      <w:bookmarkStart w:id="414" w:name="_Toc353792384"/>
      <w:r>
        <w:lastRenderedPageBreak/>
        <w:t xml:space="preserve">Appendix </w:t>
      </w:r>
      <w:r w:rsidR="001047D9">
        <w:t>2</w:t>
      </w:r>
      <w:r>
        <w:t xml:space="preserve">: </w:t>
      </w:r>
      <w:bookmarkEnd w:id="410"/>
      <w:bookmarkEnd w:id="413"/>
      <w:r w:rsidR="00521E15">
        <w:t>Revised Emergency Stop Design</w:t>
      </w:r>
      <w:bookmarkEnd w:id="414"/>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14:anchorId="5AB43960" wp14:editId="4F0A0D7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15" w:name="_Toc351997951"/>
      <w:bookmarkStart w:id="416" w:name="_Toc353178066"/>
      <w:bookmarkStart w:id="417" w:name="_Toc353440145"/>
      <w:bookmarkStart w:id="418" w:name="_Toc353792409"/>
      <w:r>
        <w:t xml:space="preserve">Figure </w:t>
      </w:r>
      <w:r w:rsidR="002F3F95">
        <w:fldChar w:fldCharType="begin"/>
      </w:r>
      <w:r w:rsidR="002F3F95">
        <w:instrText xml:space="preserve"> SEQ Figure \* ARABIC </w:instrText>
      </w:r>
      <w:r w:rsidR="002F3F95">
        <w:fldChar w:fldCharType="separate"/>
      </w:r>
      <w:r w:rsidR="00FD4465">
        <w:rPr>
          <w:noProof/>
        </w:rPr>
        <w:t>22</w:t>
      </w:r>
      <w:r w:rsidR="002F3F95">
        <w:rPr>
          <w:noProof/>
        </w:rPr>
        <w:fldChar w:fldCharType="end"/>
      </w:r>
      <w:r>
        <w:t>: Revised emergency stop remote cir</w:t>
      </w:r>
      <w:r w:rsidR="00D8459D">
        <w:t>c</w:t>
      </w:r>
      <w:r>
        <w:t>uit.</w:t>
      </w:r>
      <w:bookmarkEnd w:id="415"/>
      <w:bookmarkEnd w:id="416"/>
      <w:bookmarkEnd w:id="417"/>
      <w:bookmarkEnd w:id="418"/>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14:anchorId="4FB25B4D" wp14:editId="08657C1B">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19" w:name="_Toc351997952"/>
      <w:bookmarkStart w:id="420" w:name="_Toc353178067"/>
      <w:bookmarkStart w:id="421" w:name="_Toc353792410"/>
      <w:r>
        <w:t xml:space="preserve">Figure </w:t>
      </w:r>
      <w:r w:rsidR="002F3F95">
        <w:fldChar w:fldCharType="begin"/>
      </w:r>
      <w:r w:rsidR="002F3F95">
        <w:instrText xml:space="preserve"> SEQ Figure \* ARABIC </w:instrText>
      </w:r>
      <w:r w:rsidR="002F3F95">
        <w:fldChar w:fldCharType="separate"/>
      </w:r>
      <w:r w:rsidR="00FD4465">
        <w:rPr>
          <w:noProof/>
        </w:rPr>
        <w:t>23</w:t>
      </w:r>
      <w:r w:rsidR="002F3F95">
        <w:rPr>
          <w:noProof/>
        </w:rPr>
        <w:fldChar w:fldCharType="end"/>
      </w:r>
      <w:r>
        <w:t>: Revised emergency stop receiver/aggregator circuit.</w:t>
      </w:r>
      <w:bookmarkEnd w:id="419"/>
      <w:bookmarkEnd w:id="420"/>
      <w:bookmarkEnd w:id="421"/>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FD4465">
      <w:pPr>
        <w:pStyle w:val="Heading1"/>
      </w:pPr>
      <w:bookmarkStart w:id="422" w:name="_Toc353792385"/>
      <w:r>
        <w:lastRenderedPageBreak/>
        <w:t>Appendix 3: Reflexive Halt Systems</w:t>
      </w:r>
      <w:bookmarkEnd w:id="422"/>
    </w:p>
    <w:p w:rsidR="00A2151D" w:rsidRDefault="00A2151D" w:rsidP="00A2151D">
      <w:r>
        <w:t xml:space="preserve">As described in Section </w:t>
      </w:r>
      <w:r>
        <w:fldChar w:fldCharType="begin"/>
      </w:r>
      <w:r>
        <w:instrText xml:space="preserve"> REF _Ref353789829 \r </w:instrText>
      </w:r>
      <w:r>
        <w:fldChar w:fldCharType="separate"/>
      </w:r>
      <w:r w:rsidR="00FD4465">
        <w:t>5.1</w:t>
      </w:r>
      <w:r>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23" w:name="_Toc351540617"/>
      <w:bookmarkStart w:id="424" w:name="_Toc353177995"/>
      <w:bookmarkStart w:id="425" w:name="_Toc352798816"/>
      <w:bookmarkStart w:id="426" w:name="_Toc353440082"/>
      <w:bookmarkStart w:id="427" w:name="_Toc353792386"/>
      <w:r>
        <w:t>Reflexive Halt Methods for Mobile Bases</w:t>
      </w:r>
      <w:bookmarkEnd w:id="423"/>
      <w:bookmarkEnd w:id="424"/>
      <w:bookmarkEnd w:id="425"/>
      <w:bookmarkEnd w:id="426"/>
      <w:bookmarkEnd w:id="427"/>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fldChar w:fldCharType="begin"/>
      </w:r>
      <w:r>
        <w:instrText xml:space="preserve"> REF _Ref351933155 \h </w:instrText>
      </w:r>
      <w:r>
        <w:fldChar w:fldCharType="separate"/>
      </w:r>
      <w:r w:rsidR="00FD4465">
        <w:t xml:space="preserve">Algorithm </w:t>
      </w:r>
      <w:r w:rsidR="00FD4465">
        <w:rPr>
          <w:noProof/>
        </w:rPr>
        <w:t>3</w:t>
      </w:r>
      <w:r>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28" w:name="_Ref351933155"/>
      <w:r>
        <w:t xml:space="preserve">Algorithm </w:t>
      </w:r>
      <w:r>
        <w:fldChar w:fldCharType="begin"/>
      </w:r>
      <w:r>
        <w:instrText xml:space="preserve"> SEQ Algorithm \* ARABIC </w:instrText>
      </w:r>
      <w:r>
        <w:fldChar w:fldCharType="separate"/>
      </w:r>
      <w:r w:rsidR="00FD4465">
        <w:rPr>
          <w:noProof/>
        </w:rPr>
        <w:t>3</w:t>
      </w:r>
      <w:r>
        <w:rPr>
          <w:noProof/>
        </w:rPr>
        <w:fldChar w:fldCharType="end"/>
      </w:r>
      <w:bookmarkEnd w:id="428"/>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fldChar w:fldCharType="begin"/>
      </w:r>
      <w:r w:rsidR="003D6362">
        <w:instrText xml:space="preserve"> ADDIN ZOTERO_ITEM CSL_CITATION {"citationID":"1cjcfugc4k","properties":{"formattedCitation":"[12]","plainCitation":"[12]"},"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fldChar w:fldCharType="separate"/>
      </w:r>
      <w:r w:rsidR="003D6362" w:rsidRPr="003D6362">
        <w:t>[12]</w:t>
      </w:r>
      <w:r>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29" w:name="_Toc351540618"/>
      <w:bookmarkStart w:id="430" w:name="_Toc353177996"/>
      <w:bookmarkStart w:id="431" w:name="_Toc352798817"/>
      <w:bookmarkStart w:id="432" w:name="_Toc353440083"/>
      <w:bookmarkStart w:id="433" w:name="_Toc353792387"/>
      <w:r>
        <w:t>Reflexive Halting for Manipulators</w:t>
      </w:r>
      <w:bookmarkEnd w:id="429"/>
      <w:bookmarkEnd w:id="430"/>
      <w:bookmarkEnd w:id="431"/>
      <w:bookmarkEnd w:id="432"/>
      <w:bookmarkEnd w:id="433"/>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fldChar w:fldCharType="begin"/>
      </w:r>
      <w:r w:rsidR="003D6362">
        <w:instrText xml:space="preserve"> ADDIN ZOTERO_ITEM CSL_CITATION {"citationID":"v01spa55c","properties":{"formattedCitation":"[34]","plainCitation":"[34]"},"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fldChar w:fldCharType="separate"/>
      </w:r>
      <w:r w:rsidR="003D6362" w:rsidRPr="003D6362">
        <w:t>[34]</w:t>
      </w:r>
      <w:r>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fldChar w:fldCharType="begin"/>
      </w:r>
      <w:r>
        <w:instrText xml:space="preserve"> REF _Ref351933242 \h </w:instrText>
      </w:r>
      <w:r>
        <w:fldChar w:fldCharType="separate"/>
      </w:r>
      <w:r w:rsidR="00FD4465">
        <w:t xml:space="preserve">Algorithm </w:t>
      </w:r>
      <w:r w:rsidR="00FD4465">
        <w:rPr>
          <w:noProof/>
        </w:rPr>
        <w:t>4</w:t>
      </w:r>
      <w:r>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34" w:name="__DdeLink__2_1481220653"/>
      <w:r>
        <w:br/>
      </w:r>
      <w:r>
        <w:tab/>
      </w:r>
      <w:r>
        <w:tab/>
        <w:t>if(dangerous(m, s)):</w:t>
      </w:r>
      <w:bookmarkEnd w:id="434"/>
      <w:r>
        <w:br/>
      </w:r>
      <w:r>
        <w:tab/>
      </w:r>
      <w:r>
        <w:tab/>
      </w:r>
      <w:r>
        <w:tab/>
        <w:t>halt</w:t>
      </w:r>
      <w:r>
        <w:br/>
      </w:r>
      <w:r>
        <w:tab/>
      </w:r>
      <w:r>
        <w:tab/>
      </w:r>
      <w:r>
        <w:tab/>
        <w:t>wait for obstacle to move or replan</w:t>
      </w:r>
    </w:p>
    <w:p w:rsidR="00A2151D" w:rsidRDefault="00A2151D" w:rsidP="00A2151D">
      <w:pPr>
        <w:pStyle w:val="Caption"/>
      </w:pPr>
      <w:bookmarkStart w:id="435" w:name="_Ref351933242"/>
      <w:r>
        <w:t xml:space="preserve">Algorithm </w:t>
      </w:r>
      <w:r>
        <w:fldChar w:fldCharType="begin"/>
      </w:r>
      <w:r>
        <w:instrText xml:space="preserve"> SEQ Algorithm \* ARABIC </w:instrText>
      </w:r>
      <w:r>
        <w:fldChar w:fldCharType="separate"/>
      </w:r>
      <w:r w:rsidR="00FD4465">
        <w:rPr>
          <w:noProof/>
        </w:rPr>
        <w:t>4</w:t>
      </w:r>
      <w:r>
        <w:rPr>
          <w:noProof/>
        </w:rPr>
        <w:fldChar w:fldCharType="end"/>
      </w:r>
      <w:bookmarkEnd w:id="435"/>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fldChar w:fldCharType="begin"/>
      </w:r>
      <w:r w:rsidR="003D6362">
        <w:instrText xml:space="preserve"> ADDIN ZOTERO_ITEM CSL_CITATION {"citationID":"gj1o83pi6","properties":{"formattedCitation":"[35]","plainCitation":"[35]"},"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fldChar w:fldCharType="separate"/>
      </w:r>
      <w:r w:rsidR="003D6362" w:rsidRPr="003D6362">
        <w:t>[35]</w:t>
      </w:r>
      <w:r>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fldChar w:fldCharType="begin"/>
      </w:r>
      <w:r>
        <w:instrText xml:space="preserve"> SEQ Equation \* ARABIC </w:instrText>
      </w:r>
      <w:r>
        <w:fldChar w:fldCharType="separate"/>
      </w:r>
      <w:r w:rsidR="00FD4465">
        <w:t>3</w:t>
      </w:r>
      <w:r>
        <w:fldChar w:fldCharType="end"/>
      </w:r>
    </w:p>
    <w:p w:rsidR="00A2151D" w:rsidRDefault="00A2151D" w:rsidP="00A2151D">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fldChar w:fldCharType="begin"/>
      </w:r>
      <w:r>
        <w:instrText xml:space="preserve"> REF _Ref351933242 \h </w:instrText>
      </w:r>
      <w:r>
        <w:fldChar w:fldCharType="separate"/>
      </w:r>
      <w:r w:rsidR="00FD4465">
        <w:t xml:space="preserve">Algorithm </w:t>
      </w:r>
      <w:r w:rsidR="00FD4465">
        <w:rPr>
          <w:noProof/>
        </w:rPr>
        <w:t>4</w:t>
      </w:r>
      <w:r>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p w:rsidR="00A2151D" w:rsidRPr="004B32C0" w:rsidRDefault="00A2151D" w:rsidP="00521E15"/>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Ed" w:date="2013-04-03T12:28:00Z" w:initials="E">
    <w:p w:rsidR="002F3F95" w:rsidRDefault="002F3F95">
      <w:pPr>
        <w:pStyle w:val="CommentText"/>
      </w:pPr>
      <w:r>
        <w:rPr>
          <w:rStyle w:val="CommentReference"/>
        </w:rPr>
        <w:annotationRef/>
      </w:r>
      <w:r>
        <w:t>Reconstruct BoM (Appendix?)</w:t>
      </w:r>
    </w:p>
  </w:comment>
  <w:comment w:id="69" w:author="Ed" w:date="2013-04-03T12:28:00Z" w:initials="E">
    <w:p w:rsidR="002F3F95" w:rsidRDefault="002F3F95">
      <w:pPr>
        <w:pStyle w:val="CommentText"/>
      </w:pPr>
      <w:r>
        <w:rPr>
          <w:rStyle w:val="CommentReference"/>
        </w:rPr>
        <w:annotationRef/>
      </w:r>
    </w:p>
  </w:comment>
  <w:comment w:id="70" w:author="Ed" w:date="2013-04-03T12:28:00Z" w:initials="E">
    <w:p w:rsidR="002F3F95" w:rsidRDefault="002F3F95">
      <w:pPr>
        <w:pStyle w:val="CommentText"/>
      </w:pPr>
      <w:r>
        <w:rPr>
          <w:rStyle w:val="CommentReference"/>
        </w:rPr>
        <w:annotationRef/>
      </w:r>
      <w:r>
        <w:t>Insert data block diagram here?</w:t>
      </w:r>
    </w:p>
  </w:comment>
  <w:comment w:id="91" w:author="Ed" w:date="2013-04-03T12:28:00Z" w:initials="E">
    <w:p w:rsidR="002F3F95" w:rsidRDefault="002F3F95">
      <w:pPr>
        <w:pStyle w:val="CommentText"/>
      </w:pPr>
      <w:r>
        <w:rPr>
          <w:rStyle w:val="CommentReference"/>
        </w:rPr>
        <w:annotationRef/>
      </w:r>
      <w:r>
        <w:t>Cite what?</w:t>
      </w:r>
    </w:p>
  </w:comment>
  <w:comment w:id="256" w:author="Ed" w:date="2013-04-03T12:28:00Z" w:initials="E">
    <w:p w:rsidR="002F3F95" w:rsidRDefault="002F3F95">
      <w:pPr>
        <w:pStyle w:val="CommentText"/>
      </w:pPr>
      <w:r>
        <w:rPr>
          <w:rStyle w:val="CommentReference"/>
        </w:rPr>
        <w:annotationRef/>
      </w:r>
      <w:r>
        <w:t>Possibly cite OSHA guideline here?</w:t>
      </w:r>
    </w:p>
  </w:comment>
  <w:comment w:id="274" w:author="Ed" w:date="2013-04-03T12:28:00Z" w:initials="E">
    <w:p w:rsidR="002F3F95" w:rsidRDefault="002F3F95">
      <w:pPr>
        <w:pStyle w:val="CommentText"/>
      </w:pPr>
      <w:r>
        <w:rPr>
          <w:rStyle w:val="CommentReference"/>
        </w:rPr>
        <w:annotationRef/>
      </w:r>
      <w:r>
        <w:t>Should really have a schematic diagram for this system</w:t>
      </w:r>
    </w:p>
  </w:comment>
  <w:comment w:id="412" w:author="Ed" w:date="2013-04-03T12:28:00Z" w:initials="E">
    <w:p w:rsidR="002F3F95" w:rsidRDefault="002F3F95">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53C8" w:rsidRDefault="006553C8" w:rsidP="00CA427F">
      <w:r>
        <w:separator/>
      </w:r>
    </w:p>
  </w:endnote>
  <w:endnote w:type="continuationSeparator" w:id="0">
    <w:p w:rsidR="006553C8" w:rsidRDefault="006553C8" w:rsidP="00CA427F">
      <w:r>
        <w:continuationSeparator/>
      </w:r>
    </w:p>
  </w:endnote>
  <w:endnote w:type="continuationNotice" w:id="1">
    <w:p w:rsidR="006553C8" w:rsidRDefault="006553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F95" w:rsidRDefault="002F3F95" w:rsidP="00CA427F">
    <w:pPr>
      <w:pStyle w:val="Footer"/>
    </w:pPr>
  </w:p>
  <w:p w:rsidR="002F3F95" w:rsidRDefault="002F3F95"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F95" w:rsidRDefault="002F3F95"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D4465">
          <w:rPr>
            <w:noProof/>
          </w:rPr>
          <w:t>vi</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53C8" w:rsidRDefault="006553C8" w:rsidP="00CA427F">
      <w:r>
        <w:separator/>
      </w:r>
    </w:p>
  </w:footnote>
  <w:footnote w:type="continuationSeparator" w:id="0">
    <w:p w:rsidR="006553C8" w:rsidRDefault="006553C8" w:rsidP="00CA427F">
      <w:r>
        <w:continuationSeparator/>
      </w:r>
    </w:p>
  </w:footnote>
  <w:footnote w:type="continuationNotice" w:id="1">
    <w:p w:rsidR="006553C8" w:rsidRDefault="006553C8">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16549"/>
    <w:rsid w:val="00021F0A"/>
    <w:rsid w:val="00026E6C"/>
    <w:rsid w:val="00036AA2"/>
    <w:rsid w:val="00037725"/>
    <w:rsid w:val="000476E8"/>
    <w:rsid w:val="00055796"/>
    <w:rsid w:val="00060A2F"/>
    <w:rsid w:val="00073423"/>
    <w:rsid w:val="000812B3"/>
    <w:rsid w:val="000942D4"/>
    <w:rsid w:val="000951D8"/>
    <w:rsid w:val="00097855"/>
    <w:rsid w:val="000A0185"/>
    <w:rsid w:val="000A0438"/>
    <w:rsid w:val="000A326A"/>
    <w:rsid w:val="000B7183"/>
    <w:rsid w:val="000C39CF"/>
    <w:rsid w:val="000D3D26"/>
    <w:rsid w:val="000E652D"/>
    <w:rsid w:val="001047D9"/>
    <w:rsid w:val="00114619"/>
    <w:rsid w:val="00116792"/>
    <w:rsid w:val="00117AA4"/>
    <w:rsid w:val="00121178"/>
    <w:rsid w:val="0014325B"/>
    <w:rsid w:val="00144269"/>
    <w:rsid w:val="00156DEB"/>
    <w:rsid w:val="001638A1"/>
    <w:rsid w:val="001719C3"/>
    <w:rsid w:val="00176F7F"/>
    <w:rsid w:val="00197FA6"/>
    <w:rsid w:val="001A39F4"/>
    <w:rsid w:val="001A4D74"/>
    <w:rsid w:val="001B174C"/>
    <w:rsid w:val="001B1C15"/>
    <w:rsid w:val="001B254E"/>
    <w:rsid w:val="001B61F0"/>
    <w:rsid w:val="001B6819"/>
    <w:rsid w:val="001D42E6"/>
    <w:rsid w:val="001D6113"/>
    <w:rsid w:val="001E0DFA"/>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D114A"/>
    <w:rsid w:val="002D6416"/>
    <w:rsid w:val="002E0277"/>
    <w:rsid w:val="002E2832"/>
    <w:rsid w:val="002E2F35"/>
    <w:rsid w:val="002E7AAE"/>
    <w:rsid w:val="002F3F95"/>
    <w:rsid w:val="00300C4C"/>
    <w:rsid w:val="00306864"/>
    <w:rsid w:val="00312228"/>
    <w:rsid w:val="003142FC"/>
    <w:rsid w:val="00330422"/>
    <w:rsid w:val="003330B7"/>
    <w:rsid w:val="0034564C"/>
    <w:rsid w:val="003669D1"/>
    <w:rsid w:val="00366D2F"/>
    <w:rsid w:val="0036798C"/>
    <w:rsid w:val="003731CE"/>
    <w:rsid w:val="003742E7"/>
    <w:rsid w:val="003777D9"/>
    <w:rsid w:val="003803BC"/>
    <w:rsid w:val="00380F8D"/>
    <w:rsid w:val="003B51D5"/>
    <w:rsid w:val="003C365E"/>
    <w:rsid w:val="003C6932"/>
    <w:rsid w:val="003C734C"/>
    <w:rsid w:val="003D6362"/>
    <w:rsid w:val="003E0180"/>
    <w:rsid w:val="003E136B"/>
    <w:rsid w:val="003E6308"/>
    <w:rsid w:val="003E70E3"/>
    <w:rsid w:val="003E71BA"/>
    <w:rsid w:val="003F0DE5"/>
    <w:rsid w:val="003F7285"/>
    <w:rsid w:val="004313B6"/>
    <w:rsid w:val="0043354B"/>
    <w:rsid w:val="004407CD"/>
    <w:rsid w:val="00452C4A"/>
    <w:rsid w:val="00454B15"/>
    <w:rsid w:val="004678EE"/>
    <w:rsid w:val="004719AB"/>
    <w:rsid w:val="004A564E"/>
    <w:rsid w:val="004B32C0"/>
    <w:rsid w:val="004B3653"/>
    <w:rsid w:val="004D686C"/>
    <w:rsid w:val="004E1489"/>
    <w:rsid w:val="004E717C"/>
    <w:rsid w:val="004F2D1C"/>
    <w:rsid w:val="00502CDA"/>
    <w:rsid w:val="005105B4"/>
    <w:rsid w:val="005131D7"/>
    <w:rsid w:val="005217DE"/>
    <w:rsid w:val="00521E15"/>
    <w:rsid w:val="00523298"/>
    <w:rsid w:val="00523A24"/>
    <w:rsid w:val="0053034D"/>
    <w:rsid w:val="00534635"/>
    <w:rsid w:val="0053761C"/>
    <w:rsid w:val="0054369A"/>
    <w:rsid w:val="0054767C"/>
    <w:rsid w:val="005730AE"/>
    <w:rsid w:val="00580CE5"/>
    <w:rsid w:val="00595217"/>
    <w:rsid w:val="00596370"/>
    <w:rsid w:val="00597959"/>
    <w:rsid w:val="005B060D"/>
    <w:rsid w:val="005B23F0"/>
    <w:rsid w:val="005E38AC"/>
    <w:rsid w:val="00604510"/>
    <w:rsid w:val="00606590"/>
    <w:rsid w:val="00610622"/>
    <w:rsid w:val="00624768"/>
    <w:rsid w:val="00624F7C"/>
    <w:rsid w:val="00627192"/>
    <w:rsid w:val="006349D4"/>
    <w:rsid w:val="006545F1"/>
    <w:rsid w:val="006553C8"/>
    <w:rsid w:val="00660968"/>
    <w:rsid w:val="00691AD8"/>
    <w:rsid w:val="00697DB7"/>
    <w:rsid w:val="006A0A73"/>
    <w:rsid w:val="006A20FF"/>
    <w:rsid w:val="006B3929"/>
    <w:rsid w:val="006B59B9"/>
    <w:rsid w:val="006B701A"/>
    <w:rsid w:val="006C0CF0"/>
    <w:rsid w:val="006E089F"/>
    <w:rsid w:val="006E4909"/>
    <w:rsid w:val="006F1159"/>
    <w:rsid w:val="006F204F"/>
    <w:rsid w:val="00713CF9"/>
    <w:rsid w:val="007229EA"/>
    <w:rsid w:val="007306CE"/>
    <w:rsid w:val="00743D43"/>
    <w:rsid w:val="00750253"/>
    <w:rsid w:val="00790ADC"/>
    <w:rsid w:val="007920F0"/>
    <w:rsid w:val="007A0A93"/>
    <w:rsid w:val="007A7778"/>
    <w:rsid w:val="007B1D78"/>
    <w:rsid w:val="007B43CD"/>
    <w:rsid w:val="007B7264"/>
    <w:rsid w:val="007E247D"/>
    <w:rsid w:val="007E4599"/>
    <w:rsid w:val="007F6B60"/>
    <w:rsid w:val="00801869"/>
    <w:rsid w:val="00815210"/>
    <w:rsid w:val="00817427"/>
    <w:rsid w:val="00820D05"/>
    <w:rsid w:val="008349AC"/>
    <w:rsid w:val="00835419"/>
    <w:rsid w:val="0083679E"/>
    <w:rsid w:val="00845427"/>
    <w:rsid w:val="008456AF"/>
    <w:rsid w:val="00847F35"/>
    <w:rsid w:val="00851713"/>
    <w:rsid w:val="00861585"/>
    <w:rsid w:val="00864D17"/>
    <w:rsid w:val="0087344B"/>
    <w:rsid w:val="008758EB"/>
    <w:rsid w:val="0088127F"/>
    <w:rsid w:val="00883C3F"/>
    <w:rsid w:val="00886998"/>
    <w:rsid w:val="00891B65"/>
    <w:rsid w:val="008976FA"/>
    <w:rsid w:val="008A123A"/>
    <w:rsid w:val="008A5227"/>
    <w:rsid w:val="008B0231"/>
    <w:rsid w:val="008B75AF"/>
    <w:rsid w:val="008C03F5"/>
    <w:rsid w:val="008C0AF2"/>
    <w:rsid w:val="008C14C2"/>
    <w:rsid w:val="008C2EAC"/>
    <w:rsid w:val="008D43E4"/>
    <w:rsid w:val="008E25F2"/>
    <w:rsid w:val="008E6318"/>
    <w:rsid w:val="008E6F27"/>
    <w:rsid w:val="008F2833"/>
    <w:rsid w:val="008F38C3"/>
    <w:rsid w:val="008F4491"/>
    <w:rsid w:val="008F776E"/>
    <w:rsid w:val="008F79CC"/>
    <w:rsid w:val="0090056C"/>
    <w:rsid w:val="00903BF7"/>
    <w:rsid w:val="00914035"/>
    <w:rsid w:val="00915506"/>
    <w:rsid w:val="00920819"/>
    <w:rsid w:val="009233BD"/>
    <w:rsid w:val="00925EE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42B1C"/>
    <w:rsid w:val="00A51BF5"/>
    <w:rsid w:val="00A74B09"/>
    <w:rsid w:val="00A77258"/>
    <w:rsid w:val="00A869A6"/>
    <w:rsid w:val="00AA0B7C"/>
    <w:rsid w:val="00AA29F9"/>
    <w:rsid w:val="00AB6B99"/>
    <w:rsid w:val="00AC7E88"/>
    <w:rsid w:val="00AF0BEB"/>
    <w:rsid w:val="00AF4C15"/>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B0DEF"/>
    <w:rsid w:val="00BB1647"/>
    <w:rsid w:val="00BB1C4E"/>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118F7"/>
    <w:rsid w:val="00D12086"/>
    <w:rsid w:val="00D21764"/>
    <w:rsid w:val="00D23F78"/>
    <w:rsid w:val="00D44259"/>
    <w:rsid w:val="00D50A3D"/>
    <w:rsid w:val="00D52129"/>
    <w:rsid w:val="00D64CD1"/>
    <w:rsid w:val="00D753C2"/>
    <w:rsid w:val="00D8459D"/>
    <w:rsid w:val="00D856A0"/>
    <w:rsid w:val="00D91C43"/>
    <w:rsid w:val="00DA4DD7"/>
    <w:rsid w:val="00DA7C5D"/>
    <w:rsid w:val="00DB1587"/>
    <w:rsid w:val="00DB4046"/>
    <w:rsid w:val="00DB619F"/>
    <w:rsid w:val="00DC7331"/>
    <w:rsid w:val="00DD2474"/>
    <w:rsid w:val="00DD7EB8"/>
    <w:rsid w:val="00DE164C"/>
    <w:rsid w:val="00DE35D6"/>
    <w:rsid w:val="00DE7A2F"/>
    <w:rsid w:val="00DF415F"/>
    <w:rsid w:val="00DF7207"/>
    <w:rsid w:val="00E04238"/>
    <w:rsid w:val="00E141B1"/>
    <w:rsid w:val="00E24D67"/>
    <w:rsid w:val="00E305DF"/>
    <w:rsid w:val="00E31015"/>
    <w:rsid w:val="00E32684"/>
    <w:rsid w:val="00E33D8B"/>
    <w:rsid w:val="00E40487"/>
    <w:rsid w:val="00E430B8"/>
    <w:rsid w:val="00E57186"/>
    <w:rsid w:val="00E6318E"/>
    <w:rsid w:val="00E811C4"/>
    <w:rsid w:val="00E8726A"/>
    <w:rsid w:val="00E87BD2"/>
    <w:rsid w:val="00E9706F"/>
    <w:rsid w:val="00EA6766"/>
    <w:rsid w:val="00EB1F78"/>
    <w:rsid w:val="00EE4519"/>
    <w:rsid w:val="00F00C41"/>
    <w:rsid w:val="00F15635"/>
    <w:rsid w:val="00F2072B"/>
    <w:rsid w:val="00F2098B"/>
    <w:rsid w:val="00F31439"/>
    <w:rsid w:val="00F3160B"/>
    <w:rsid w:val="00F3297E"/>
    <w:rsid w:val="00F422CA"/>
    <w:rsid w:val="00F44690"/>
    <w:rsid w:val="00F51417"/>
    <w:rsid w:val="00F542CE"/>
    <w:rsid w:val="00F600E1"/>
    <w:rsid w:val="00F651EA"/>
    <w:rsid w:val="00F66CBB"/>
    <w:rsid w:val="00F84E58"/>
    <w:rsid w:val="00F87CE5"/>
    <w:rsid w:val="00F95097"/>
    <w:rsid w:val="00FA725F"/>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file:///C:\Users\Ed\Documents\masters\masters.docx" TargetMode="External"/><Relationship Id="rId18" Type="http://schemas.openxmlformats.org/officeDocument/2006/relationships/image" Target="media/image3.jpeg"/><Relationship Id="rId26" Type="http://schemas.openxmlformats.org/officeDocument/2006/relationships/image" Target="media/image11.emf"/><Relationship Id="rId39" Type="http://schemas.openxmlformats.org/officeDocument/2006/relationships/image" Target="media/image20.wmf"/><Relationship Id="rId3" Type="http://schemas.openxmlformats.org/officeDocument/2006/relationships/customXml" Target="../customXml/item3.xml"/><Relationship Id="rId21" Type="http://schemas.openxmlformats.org/officeDocument/2006/relationships/image" Target="media/image6.jpe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oleObject" Target="embeddings/oleObject4.bin"/><Relationship Id="rId38" Type="http://schemas.openxmlformats.org/officeDocument/2006/relationships/image" Target="media/image19.emf"/><Relationship Id="rId46" Type="http://schemas.openxmlformats.org/officeDocument/2006/relationships/image" Target="media/image26.wmf"/><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image" Target="media/image5.jpeg"/><Relationship Id="rId29" Type="http://schemas.openxmlformats.org/officeDocument/2006/relationships/oleObject" Target="embeddings/oleObject2.bin"/><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9.jpeg"/><Relationship Id="rId32" Type="http://schemas.openxmlformats.org/officeDocument/2006/relationships/image" Target="media/image14.wmf"/><Relationship Id="rId37" Type="http://schemas.openxmlformats.org/officeDocument/2006/relationships/image" Target="media/image18.png"/><Relationship Id="rId40" Type="http://schemas.openxmlformats.org/officeDocument/2006/relationships/image" Target="media/image21.wmf"/><Relationship Id="rId45" Type="http://schemas.openxmlformats.org/officeDocument/2006/relationships/image" Target="media/image25.wmf"/><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2.wmf"/><Relationship Id="rId36"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4.wmf"/><Relationship Id="rId31" Type="http://schemas.openxmlformats.org/officeDocument/2006/relationships/oleObject" Target="embeddings/oleObject3.bin"/><Relationship Id="rId44"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oleObject" Target="embeddings/oleObject1.bin"/><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Manipulation Results</c:v>
                </c:pt>
              </c:strCache>
            </c:strRef>
          </c:tx>
          <c:cat>
            <c:strRef>
              <c:f>Sheet1!$A$2:$A$6</c:f>
              <c:strCache>
                <c:ptCount val="5"/>
                <c:pt idx="0">
                  <c:v>Success</c:v>
                </c:pt>
                <c:pt idx="1">
                  <c:v>Collision with Table</c:v>
                </c:pt>
                <c:pt idx="2">
                  <c:v>Allignment (miss)</c:v>
                </c:pt>
                <c:pt idx="3">
                  <c:v>Alignment (insecure grip)</c:v>
                </c:pt>
                <c:pt idx="4">
                  <c:v>No Path to Object</c:v>
                </c:pt>
              </c:strCache>
            </c:strRef>
          </c:cat>
          <c:val>
            <c:numRef>
              <c:f>Sheet1!$B$2:$B$6</c:f>
              <c:numCache>
                <c:formatCode>General</c:formatCode>
                <c:ptCount val="5"/>
                <c:pt idx="0">
                  <c:v>13</c:v>
                </c:pt>
                <c:pt idx="1">
                  <c:v>6</c:v>
                </c:pt>
                <c:pt idx="2">
                  <c:v>3</c:v>
                </c:pt>
                <c:pt idx="3">
                  <c:v>2</c:v>
                </c:pt>
                <c:pt idx="4">
                  <c:v>1</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1863E69-6A35-4998-89E3-3CBE088E255D}">
  <ds:schemaRefs>
    <ds:schemaRef ds:uri="http://schemas.openxmlformats.org/officeDocument/2006/bibliography"/>
  </ds:schemaRefs>
</ds:datastoreItem>
</file>

<file path=customXml/itemProps2.xml><?xml version="1.0" encoding="utf-8"?>
<ds:datastoreItem xmlns:ds="http://schemas.openxmlformats.org/officeDocument/2006/customXml" ds:itemID="{9E0F2191-539A-43F9-B5E5-554510EF088C}">
  <ds:schemaRefs>
    <ds:schemaRef ds:uri="http://schemas.openxmlformats.org/officeDocument/2006/bibliography"/>
  </ds:schemaRefs>
</ds:datastoreItem>
</file>

<file path=customXml/itemProps3.xml><?xml version="1.0" encoding="utf-8"?>
<ds:datastoreItem xmlns:ds="http://schemas.openxmlformats.org/officeDocument/2006/customXml" ds:itemID="{04280B91-B969-4ACB-86E4-5FB8C06F3DA8}">
  <ds:schemaRefs>
    <ds:schemaRef ds:uri="http://schemas.openxmlformats.org/officeDocument/2006/bibliography"/>
  </ds:schemaRefs>
</ds:datastoreItem>
</file>

<file path=customXml/itemProps4.xml><?xml version="1.0" encoding="utf-8"?>
<ds:datastoreItem xmlns:ds="http://schemas.openxmlformats.org/officeDocument/2006/customXml" ds:itemID="{EC0014C7-5472-4D50-850E-7B4018CAA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9</TotalTime>
  <Pages>96</Pages>
  <Words>28342</Words>
  <Characters>146248</Characters>
  <Application>Microsoft Office Word</Application>
  <DocSecurity>0</DocSecurity>
  <Lines>2867</Lines>
  <Paragraphs>1220</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3370</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135</cp:revision>
  <cp:lastPrinted>2013-04-11T17:41:00Z</cp:lastPrinted>
  <dcterms:created xsi:type="dcterms:W3CDTF">2013-03-22T16:07:00Z</dcterms:created>
  <dcterms:modified xsi:type="dcterms:W3CDTF">2013-04-1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jKit025B"/&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